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77777777" w:rsidR="001E3919" w:rsidRDefault="001E3919">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w:t>
      </w:r>
      <w:proofErr w:type="gramStart"/>
      <w:r w:rsidRPr="00B53549">
        <w:rPr>
          <w:rFonts w:asciiTheme="majorBidi" w:hAnsiTheme="majorBidi" w:cstheme="majorBidi"/>
          <w:sz w:val="24"/>
          <w:szCs w:val="24"/>
        </w:rPr>
        <w:t>characterizes</w:t>
      </w:r>
      <w:proofErr w:type="gramEnd"/>
      <w:r w:rsidRPr="00B53549">
        <w:rPr>
          <w:rFonts w:asciiTheme="majorBidi" w:hAnsiTheme="majorBidi" w:cstheme="majorBidi"/>
          <w:sz w:val="24"/>
          <w:szCs w:val="24"/>
        </w:rPr>
        <w:t xml:space="preserve">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e harness these capabilities on diverse datasets to classify proteins at class, fold, </w:t>
      </w:r>
      <w:r w:rsidR="00C378FD" w:rsidRPr="00B53549">
        <w:rPr>
          <w:rFonts w:asciiTheme="majorBidi" w:hAnsiTheme="majorBidi" w:cstheme="majorBidi"/>
          <w:sz w:val="24"/>
          <w:szCs w:val="24"/>
        </w:rPr>
        <w:t>family,</w:t>
      </w:r>
      <w:r w:rsidRPr="00B53549">
        <w:rPr>
          <w:rFonts w:asciiTheme="majorBidi" w:hAnsiTheme="majorBidi" w:cstheme="majorBidi"/>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68D0837F"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1).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2)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00815F18">
        <w:rPr>
          <w:rFonts w:asciiTheme="majorBidi" w:hAnsiTheme="majorBidi" w:cstheme="majorBidi"/>
          <w:sz w:val="24"/>
          <w:szCs w:val="24"/>
        </w:rPr>
        <w:t xml:space="preserve"> </w:t>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4),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5),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6),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7)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8),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9)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10),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w:t>
      </w:r>
      <w:r w:rsidRPr="00B53549">
        <w:rPr>
          <w:rFonts w:asciiTheme="majorBidi" w:hAnsiTheme="majorBidi" w:cstheme="majorBidi"/>
          <w:sz w:val="24"/>
          <w:szCs w:val="24"/>
        </w:rPr>
        <w:lastRenderedPageBreak/>
        <w:t>protein structures, which fundamentally influences macromolecular and organismal evolution, remains an underexplored dimension within this domain.</w:t>
      </w:r>
    </w:p>
    <w:p w14:paraId="26768B6E" w14:textId="38E3387B" w:rsidR="000C10E5" w:rsidRPr="00B53549"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1, 12),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3),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006B4010" w:rsidRPr="00B53549">
        <w:rPr>
          <w:rFonts w:asciiTheme="majorBidi" w:hAnsiTheme="majorBidi" w:cstheme="majorBidi"/>
          <w:color w:val="000000"/>
          <w:sz w:val="24"/>
          <w:szCs w:val="24"/>
        </w:rPr>
        <w:t xml:space="preserve"> </w:t>
      </w:r>
      <w:r w:rsidRPr="00B53549">
        <w:rPr>
          <w:rFonts w:asciiTheme="majorBidi" w:hAnsiTheme="majorBidi" w:cstheme="majorBidi"/>
          <w:color w:val="000000"/>
          <w:sz w:val="24"/>
          <w:szCs w:val="24"/>
        </w:rPr>
        <w:t xml:space="preserve">(14).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11)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2CCFD2DA" w14:textId="2CEEA908" w:rsidR="000C10E5" w:rsidRPr="00B53549" w:rsidRDefault="0077244A">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 xml:space="preserve">To assess the effectiveness of this representation in protein classification, we conducted a series of comprehensive experiments. Initially, we demonstrated the remarkable efficiency and accuracy of our approach by swiftly and accurately classifying two CATH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This classification surpassed the performance of alternative distance metrics such as RMSD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5]</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5) and TM-score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6]</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6). Subsequently, in a more extensive investigation, we unveiled the capability of energetic profiles to precisely differentiate between All-alpha and All-beta protein classes, as well as to distinguish five substantial homologous remote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from SCOP, achieving impressive accuracies of 85% and 97%, respectively. Our findings also revealed that the energetic profiles of homologous protein structures exhibit closer similarities compared to those of non-homologous protein structures. 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xml:space="preserve">, and SARS-CoV-2 coronaviruses. This investigation was </w:t>
      </w:r>
      <w:r w:rsidRPr="00B53549">
        <w:rPr>
          <w:rFonts w:asciiTheme="majorBidi" w:hAnsiTheme="majorBidi" w:cstheme="majorBidi"/>
          <w:color w:val="FF0000"/>
          <w:sz w:val="24"/>
          <w:szCs w:val="24"/>
        </w:rPr>
        <w:lastRenderedPageBreak/>
        <w:t>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23315548" w:rsidR="000C10E5" w:rsidRPr="00B53549" w:rsidRDefault="0077244A">
      <w:pPr>
        <w:spacing w:after="0" w:line="360" w:lineRule="auto"/>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ledge-based potential functions.</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 xml:space="preserve">The potential energy associated with the </w:t>
      </w:r>
      <w:r w:rsidR="005D1A73" w:rsidRPr="00B53549">
        <w:rPr>
          <w:rFonts w:asciiTheme="majorBidi" w:hAnsiTheme="majorBidi" w:cstheme="majorBidi"/>
          <w:color w:val="1C1D1E"/>
          <w:sz w:val="24"/>
          <w:szCs w:val="24"/>
        </w:rPr>
        <w:lastRenderedPageBreak/>
        <w:t>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642C6996"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7742F7" w:rsidRPr="00B53549">
        <w:rPr>
          <w:rFonts w:asciiTheme="majorBidi" w:hAnsiTheme="majorBidi" w:cstheme="majorBidi"/>
          <w:sz w:val="24"/>
          <w:szCs w:val="24"/>
        </w:rPr>
        <w:t xml:space="preserve">the pairwis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0015D1" w:rsidRPr="00B53549">
        <w:rPr>
          <w:rFonts w:asciiTheme="majorBidi" w:hAnsiTheme="majorBidi" w:cstheme="majorBidi"/>
          <w:sz w:val="24"/>
          <w:szCs w:val="24"/>
        </w:rPr>
        <w:t>approximated</w:t>
      </w:r>
      <w:r w:rsidR="00815F18">
        <w:rPr>
          <w:rFonts w:asciiTheme="majorBidi" w:hAnsiTheme="majorBidi" w:cstheme="majorBidi"/>
          <w:sz w:val="24"/>
          <w:szCs w:val="24"/>
        </w:rPr>
        <w:t xml:space="preserve"> </w:t>
      </w:r>
      <w:r w:rsidR="000015D1" w:rsidRPr="00B53549">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411270"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411270"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lastRenderedPageBreak/>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0D58B99B" w:rsidR="002046AD" w:rsidRDefault="002046AD" w:rsidP="00453DCE">
      <w:pPr>
        <w:spacing w:after="0" w:line="360" w:lineRule="auto"/>
        <w:jc w:val="lowKashida"/>
        <w:rPr>
          <w:rFonts w:asciiTheme="majorBidi" w:hAnsiTheme="majorBidi" w:cstheme="majorBidi"/>
          <w:bCs/>
          <w:sz w:val="24"/>
          <w:szCs w:val="24"/>
        </w:rPr>
      </w:pPr>
    </w:p>
    <w:p w14:paraId="1FD51599" w14:textId="4288C58E" w:rsidR="002046AD" w:rsidRDefault="002046AD" w:rsidP="00453DCE">
      <w:pPr>
        <w:spacing w:after="0" w:line="360" w:lineRule="auto"/>
        <w:jc w:val="lowKashida"/>
        <w:rPr>
          <w:rFonts w:asciiTheme="majorBidi" w:hAnsiTheme="majorBidi" w:cstheme="majorBidi"/>
          <w:bCs/>
          <w:sz w:val="24"/>
          <w:szCs w:val="24"/>
        </w:rPr>
      </w:pPr>
    </w:p>
    <w:p w14:paraId="140FA2B1" w14:textId="06250D62" w:rsidR="002046AD" w:rsidRDefault="002046AD" w:rsidP="00453DCE">
      <w:pPr>
        <w:spacing w:after="0" w:line="360" w:lineRule="auto"/>
        <w:jc w:val="lowKashida"/>
        <w:rPr>
          <w:rFonts w:asciiTheme="majorBidi" w:hAnsiTheme="majorBidi" w:cstheme="majorBidi"/>
          <w:bCs/>
          <w:sz w:val="24"/>
          <w:szCs w:val="24"/>
        </w:rPr>
      </w:pPr>
    </w:p>
    <w:p w14:paraId="567F181B" w14:textId="1FCB2F36" w:rsidR="002046AD" w:rsidRDefault="002046AD" w:rsidP="00453DCE">
      <w:pPr>
        <w:spacing w:after="0" w:line="360" w:lineRule="auto"/>
        <w:jc w:val="lowKashida"/>
        <w:rPr>
          <w:rFonts w:asciiTheme="majorBidi" w:hAnsiTheme="majorBidi" w:cstheme="majorBidi"/>
          <w:bCs/>
          <w:sz w:val="24"/>
          <w:szCs w:val="24"/>
        </w:rPr>
      </w:pPr>
    </w:p>
    <w:p w14:paraId="50DEEF2D" w14:textId="6E2CC7E4" w:rsidR="002046AD" w:rsidRDefault="002046AD" w:rsidP="00453DCE">
      <w:pPr>
        <w:spacing w:after="0" w:line="360" w:lineRule="auto"/>
        <w:jc w:val="lowKashida"/>
        <w:rPr>
          <w:rFonts w:asciiTheme="majorBidi" w:hAnsiTheme="majorBidi" w:cstheme="majorBidi"/>
          <w:bCs/>
          <w:sz w:val="24"/>
          <w:szCs w:val="24"/>
        </w:rPr>
      </w:pPr>
    </w:p>
    <w:p w14:paraId="46FD5BCE" w14:textId="1D9E553E" w:rsidR="002046AD" w:rsidRDefault="002046AD" w:rsidP="00453DCE">
      <w:pPr>
        <w:spacing w:after="0" w:line="360" w:lineRule="auto"/>
        <w:jc w:val="lowKashida"/>
        <w:rPr>
          <w:rFonts w:asciiTheme="majorBidi" w:hAnsiTheme="majorBidi" w:cstheme="majorBidi"/>
          <w:bCs/>
          <w:sz w:val="24"/>
          <w:szCs w:val="24"/>
        </w:rPr>
      </w:pPr>
    </w:p>
    <w:p w14:paraId="5E38E3B8" w14:textId="7C8B822E" w:rsidR="002046AD" w:rsidRDefault="002046AD" w:rsidP="00453DCE">
      <w:pPr>
        <w:spacing w:after="0" w:line="360" w:lineRule="auto"/>
        <w:jc w:val="lowKashida"/>
        <w:rPr>
          <w:rFonts w:asciiTheme="majorBidi" w:hAnsiTheme="majorBidi" w:cstheme="majorBidi"/>
          <w:bCs/>
          <w:sz w:val="24"/>
          <w:szCs w:val="24"/>
        </w:rPr>
      </w:pPr>
    </w:p>
    <w:p w14:paraId="0F0E1A45" w14:textId="170B25D0" w:rsidR="002046AD" w:rsidRDefault="002046AD" w:rsidP="00453DCE">
      <w:pPr>
        <w:spacing w:after="0" w:line="360" w:lineRule="auto"/>
        <w:jc w:val="lowKashida"/>
        <w:rPr>
          <w:rFonts w:asciiTheme="majorBidi" w:hAnsiTheme="majorBidi" w:cstheme="majorBidi"/>
          <w:bCs/>
          <w:sz w:val="24"/>
          <w:szCs w:val="24"/>
        </w:rPr>
      </w:pPr>
    </w:p>
    <w:p w14:paraId="21B65EBA" w14:textId="77777777" w:rsidR="002046AD" w:rsidRDefault="002046AD" w:rsidP="00453DCE">
      <w:pPr>
        <w:spacing w:after="0" w:line="360" w:lineRule="auto"/>
        <w:jc w:val="lowKashida"/>
        <w:rPr>
          <w:rFonts w:asciiTheme="majorBidi" w:hAnsiTheme="majorBidi" w:cstheme="majorBidi"/>
          <w:bCs/>
          <w:sz w:val="24"/>
          <w:szCs w:val="24"/>
          <w:rtl/>
          <w:lang w:bidi="fa-IR"/>
        </w:rPr>
      </w:pPr>
    </w:p>
    <w:p w14:paraId="48EB2368" w14:textId="77777777" w:rsidR="00453DCE" w:rsidRPr="00D94994" w:rsidRDefault="00453DCE" w:rsidP="00453DCE">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746"/>
        <w:gridCol w:w="4386"/>
      </w:tblGrid>
      <w:tr w:rsidR="009524B5" w14:paraId="1BEBA731" w14:textId="77777777" w:rsidTr="005D0825">
        <w:trPr>
          <w:trHeight w:val="297"/>
        </w:trPr>
        <w:tc>
          <w:tcPr>
            <w:tcW w:w="4746" w:type="dxa"/>
          </w:tcPr>
          <w:p w14:paraId="2876745A" w14:textId="73FDDB26" w:rsidR="009524B5" w:rsidRPr="00D0603B" w:rsidRDefault="009524B5" w:rsidP="009524B5">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lastRenderedPageBreak/>
              <w:t>Astral 40</w:t>
            </w:r>
          </w:p>
        </w:tc>
        <w:tc>
          <w:tcPr>
            <w:tcW w:w="4386" w:type="dxa"/>
          </w:tcPr>
          <w:p w14:paraId="635A57EA" w14:textId="4C79CFCE" w:rsidR="009524B5" w:rsidRPr="00D0603B" w:rsidRDefault="009524B5" w:rsidP="009524B5">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9524B5" w14:paraId="1BDACB12" w14:textId="77777777" w:rsidTr="00344ED5">
        <w:trPr>
          <w:trHeight w:val="2447"/>
        </w:trPr>
        <w:tc>
          <w:tcPr>
            <w:tcW w:w="4746" w:type="dxa"/>
          </w:tcPr>
          <w:p w14:paraId="3A79CDF4" w14:textId="5324D6E2" w:rsidR="009524B5" w:rsidRDefault="009524B5" w:rsidP="009524B5">
            <w:pPr>
              <w:spacing w:line="360" w:lineRule="auto"/>
              <w:jc w:val="lowKashida"/>
              <w:rPr>
                <w:rFonts w:asciiTheme="majorBidi" w:hAnsiTheme="majorBidi" w:cstheme="majorBidi"/>
                <w:bCs/>
                <w:sz w:val="24"/>
                <w:szCs w:val="24"/>
              </w:rPr>
            </w:pPr>
            <w:r w:rsidRPr="009524B5">
              <w:rPr>
                <w:rFonts w:asciiTheme="majorBidi" w:hAnsiTheme="majorBidi" w:cstheme="majorBidi"/>
                <w:bCs/>
                <w:noProof/>
                <w:sz w:val="24"/>
                <w:szCs w:val="24"/>
                <w:lang w:val="fi-FI" w:eastAsia="fi-FI"/>
              </w:rPr>
              <w:drawing>
                <wp:inline distT="0" distB="0" distL="0" distR="0" wp14:anchorId="47547CAF" wp14:editId="180AE1F7">
                  <wp:extent cx="2634343" cy="1649185"/>
                  <wp:effectExtent l="0" t="0" r="0" b="8255"/>
                  <wp:docPr id="144"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651440" cy="1659889"/>
                          </a:xfrm>
                          <a:prstGeom prst="rect">
                            <a:avLst/>
                          </a:prstGeom>
                          <a:ln w="0">
                            <a:noFill/>
                          </a:ln>
                        </pic:spPr>
                      </pic:pic>
                    </a:graphicData>
                  </a:graphic>
                </wp:inline>
              </w:drawing>
            </w:r>
          </w:p>
        </w:tc>
        <w:tc>
          <w:tcPr>
            <w:tcW w:w="4386" w:type="dxa"/>
          </w:tcPr>
          <w:p w14:paraId="6DDEEA98" w14:textId="5194DE6A" w:rsidR="009524B5" w:rsidRDefault="009524B5" w:rsidP="009524B5">
            <w:pPr>
              <w:spacing w:line="360" w:lineRule="auto"/>
              <w:jc w:val="lowKashida"/>
              <w:rPr>
                <w:rFonts w:asciiTheme="majorBidi" w:hAnsiTheme="majorBidi" w:cstheme="majorBidi"/>
                <w:bCs/>
                <w:sz w:val="24"/>
                <w:szCs w:val="24"/>
              </w:rPr>
            </w:pPr>
            <w:r w:rsidRPr="009524B5">
              <w:rPr>
                <w:rFonts w:asciiTheme="majorBidi" w:hAnsiTheme="majorBidi" w:cstheme="majorBidi"/>
                <w:bCs/>
                <w:noProof/>
                <w:sz w:val="24"/>
                <w:szCs w:val="24"/>
                <w:lang w:val="fi-FI" w:eastAsia="fi-FI"/>
              </w:rPr>
              <w:drawing>
                <wp:inline distT="0" distB="0" distL="0" distR="0" wp14:anchorId="572579F3" wp14:editId="60FE870C">
                  <wp:extent cx="2258786" cy="1534885"/>
                  <wp:effectExtent l="0" t="0" r="8255" b="8255"/>
                  <wp:docPr id="141" name="Picture 140"/>
                  <wp:cNvGraphicFramePr/>
                  <a:graphic xmlns:a="http://schemas.openxmlformats.org/drawingml/2006/main">
                    <a:graphicData uri="http://schemas.openxmlformats.org/drawingml/2006/picture">
                      <pic:pic xmlns:pic="http://schemas.openxmlformats.org/drawingml/2006/picture">
                        <pic:nvPicPr>
                          <pic:cNvPr id="141" name="Picture 140"/>
                          <pic:cNvPicPr/>
                        </pic:nvPicPr>
                        <pic:blipFill>
                          <a:blip r:embed="rId8"/>
                          <a:stretch/>
                        </pic:blipFill>
                        <pic:spPr>
                          <a:xfrm>
                            <a:off x="0" y="0"/>
                            <a:ext cx="2268904" cy="1541760"/>
                          </a:xfrm>
                          <a:prstGeom prst="rect">
                            <a:avLst/>
                          </a:prstGeom>
                          <a:ln w="0">
                            <a:noFill/>
                          </a:ln>
                        </pic:spPr>
                      </pic:pic>
                    </a:graphicData>
                  </a:graphic>
                </wp:inline>
              </w:drawing>
            </w:r>
          </w:p>
        </w:tc>
      </w:tr>
      <w:tr w:rsidR="009524B5" w14:paraId="19A8D910" w14:textId="77777777" w:rsidTr="005D0825">
        <w:trPr>
          <w:trHeight w:val="2251"/>
        </w:trPr>
        <w:tc>
          <w:tcPr>
            <w:tcW w:w="4746" w:type="dxa"/>
          </w:tcPr>
          <w:p w14:paraId="33AD4323" w14:textId="707B6E7D" w:rsidR="009524B5" w:rsidRDefault="009524B5" w:rsidP="009524B5">
            <w:pPr>
              <w:spacing w:line="360" w:lineRule="auto"/>
              <w:jc w:val="lowKashida"/>
              <w:rPr>
                <w:rFonts w:asciiTheme="majorBidi" w:hAnsiTheme="majorBidi" w:cstheme="majorBidi"/>
                <w:bCs/>
                <w:sz w:val="24"/>
                <w:szCs w:val="24"/>
              </w:rPr>
            </w:pPr>
            <w:r w:rsidRPr="009524B5">
              <w:rPr>
                <w:rFonts w:asciiTheme="majorBidi" w:hAnsiTheme="majorBidi" w:cstheme="majorBidi"/>
                <w:bCs/>
                <w:noProof/>
                <w:sz w:val="24"/>
                <w:szCs w:val="24"/>
                <w:lang w:val="fi-FI" w:eastAsia="fi-FI"/>
              </w:rPr>
              <w:drawing>
                <wp:inline distT="0" distB="0" distL="0" distR="0" wp14:anchorId="4A4A9E21" wp14:editId="0AFBB2A0">
                  <wp:extent cx="2596243" cy="1469571"/>
                  <wp:effectExtent l="0" t="0" r="0" b="0"/>
                  <wp:docPr id="147" name="Picture 146"/>
                  <wp:cNvGraphicFramePr/>
                  <a:graphic xmlns:a="http://schemas.openxmlformats.org/drawingml/2006/main">
                    <a:graphicData uri="http://schemas.openxmlformats.org/drawingml/2006/picture">
                      <pic:pic xmlns:pic="http://schemas.openxmlformats.org/drawingml/2006/picture">
                        <pic:nvPicPr>
                          <pic:cNvPr id="147" name="Picture 146"/>
                          <pic:cNvPicPr/>
                        </pic:nvPicPr>
                        <pic:blipFill>
                          <a:blip r:embed="rId9"/>
                          <a:stretch/>
                        </pic:blipFill>
                        <pic:spPr>
                          <a:xfrm>
                            <a:off x="0" y="0"/>
                            <a:ext cx="2619564" cy="1482772"/>
                          </a:xfrm>
                          <a:prstGeom prst="rect">
                            <a:avLst/>
                          </a:prstGeom>
                          <a:ln w="0">
                            <a:noFill/>
                          </a:ln>
                        </pic:spPr>
                      </pic:pic>
                    </a:graphicData>
                  </a:graphic>
                </wp:inline>
              </w:drawing>
            </w:r>
          </w:p>
        </w:tc>
        <w:tc>
          <w:tcPr>
            <w:tcW w:w="4386" w:type="dxa"/>
          </w:tcPr>
          <w:p w14:paraId="18F56824" w14:textId="638B28A3" w:rsidR="009524B5" w:rsidRDefault="009524B5" w:rsidP="009524B5">
            <w:pPr>
              <w:spacing w:line="360" w:lineRule="auto"/>
              <w:jc w:val="lowKashida"/>
              <w:rPr>
                <w:rFonts w:asciiTheme="majorBidi" w:hAnsiTheme="majorBidi" w:cstheme="majorBidi"/>
                <w:bCs/>
                <w:sz w:val="24"/>
                <w:szCs w:val="24"/>
              </w:rPr>
            </w:pPr>
            <w:r w:rsidRPr="009524B5">
              <w:rPr>
                <w:rFonts w:asciiTheme="majorBidi" w:hAnsiTheme="majorBidi" w:cstheme="majorBidi"/>
                <w:bCs/>
                <w:noProof/>
                <w:sz w:val="24"/>
                <w:szCs w:val="24"/>
                <w:lang w:val="fi-FI" w:eastAsia="fi-FI"/>
              </w:rPr>
              <w:drawing>
                <wp:inline distT="0" distB="0" distL="0" distR="0" wp14:anchorId="6CA2CE27" wp14:editId="43F78E60">
                  <wp:extent cx="2226128" cy="1469390"/>
                  <wp:effectExtent l="0" t="0" r="3175" b="0"/>
                  <wp:docPr id="148" name="Picture 147"/>
                  <wp:cNvGraphicFramePr/>
                  <a:graphic xmlns:a="http://schemas.openxmlformats.org/drawingml/2006/main">
                    <a:graphicData uri="http://schemas.openxmlformats.org/drawingml/2006/picture">
                      <pic:pic xmlns:pic="http://schemas.openxmlformats.org/drawingml/2006/picture">
                        <pic:nvPicPr>
                          <pic:cNvPr id="148" name="Picture 147"/>
                          <pic:cNvPicPr/>
                        </pic:nvPicPr>
                        <pic:blipFill>
                          <a:blip r:embed="rId10"/>
                          <a:stretch/>
                        </pic:blipFill>
                        <pic:spPr>
                          <a:xfrm>
                            <a:off x="0" y="0"/>
                            <a:ext cx="2254913" cy="1488390"/>
                          </a:xfrm>
                          <a:prstGeom prst="rect">
                            <a:avLst/>
                          </a:prstGeom>
                          <a:ln w="0">
                            <a:noFill/>
                          </a:ln>
                        </pic:spPr>
                      </pic:pic>
                    </a:graphicData>
                  </a:graphic>
                </wp:inline>
              </w:drawing>
            </w:r>
          </w:p>
        </w:tc>
      </w:tr>
    </w:tbl>
    <w:p w14:paraId="29F02E11" w14:textId="186AF1BC" w:rsidR="00AE6106" w:rsidRPr="00AE6106" w:rsidRDefault="00AE6106" w:rsidP="00AE6106">
      <w:pPr>
        <w:spacing w:after="0" w:line="360" w:lineRule="auto"/>
        <w:jc w:val="lowKashida"/>
        <w:rPr>
          <w:rFonts w:asciiTheme="majorBidi" w:hAnsiTheme="majorBidi" w:cstheme="majorBidi"/>
          <w:bCs/>
          <w:sz w:val="24"/>
          <w:szCs w:val="24"/>
        </w:rPr>
      </w:pPr>
    </w:p>
    <w:p w14:paraId="63B01D65" w14:textId="0354BEC6" w:rsidR="005D0825" w:rsidRDefault="00B0537A" w:rsidP="00344ED5">
      <w:pPr>
        <w:spacing w:after="0" w:line="360" w:lineRule="auto"/>
        <w:jc w:val="lowKashida"/>
        <w:rPr>
          <w:rFonts w:asciiTheme="majorBidi" w:hAnsiTheme="majorBidi" w:cstheme="majorBidi"/>
          <w:bCs/>
          <w:sz w:val="24"/>
          <w:szCs w:val="24"/>
        </w:rPr>
      </w:pPr>
      <w:r w:rsidRPr="00B0537A">
        <w:rPr>
          <w:rFonts w:asciiTheme="majorBidi" w:hAnsiTheme="majorBidi" w:cstheme="majorBidi"/>
          <w:bCs/>
          <w:sz w:val="24"/>
          <w:szCs w:val="24"/>
        </w:rPr>
        <w:t xml:space="preserve">Figure 2 displays the distribution of total energy in protein domains within the ASTRAL40 and ASTRAL95 datasets across four structural scope classes: all-alpha, all-beta, </w:t>
      </w:r>
      <w:proofErr w:type="spellStart"/>
      <w:r w:rsidRPr="00B0537A">
        <w:rPr>
          <w:rFonts w:asciiTheme="majorBidi" w:hAnsiTheme="majorBidi" w:cstheme="majorBidi"/>
          <w:bCs/>
          <w:sz w:val="24"/>
          <w:szCs w:val="24"/>
        </w:rPr>
        <w:t>alpha+beta</w:t>
      </w:r>
      <w:proofErr w:type="spellEnd"/>
      <w:r w:rsidRPr="00B0537A">
        <w:rPr>
          <w:rFonts w:asciiTheme="majorBidi" w:hAnsiTheme="majorBidi" w:cstheme="majorBidi"/>
          <w:bCs/>
          <w:sz w:val="24"/>
          <w:szCs w:val="24"/>
        </w:rPr>
        <w:t>, and alpha/beta. The total energies are normalized by the protein length. The illustration reveals significant variations in the total energy of domains across different structural classes. Similar outcomes were noted for energies estimated from sequences.</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5D0825" w14:paraId="5DAC1476" w14:textId="77777777" w:rsidTr="00546636">
        <w:tc>
          <w:tcPr>
            <w:tcW w:w="4675" w:type="dxa"/>
          </w:tcPr>
          <w:p w14:paraId="74508D01" w14:textId="77777777" w:rsidR="005D0825" w:rsidRPr="00D0603B" w:rsidRDefault="005D0825" w:rsidP="00546636">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513E4A0F" w14:textId="77777777" w:rsidR="005D0825" w:rsidRPr="00D0603B" w:rsidRDefault="005D0825" w:rsidP="00546636">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5D0825" w14:paraId="7102382C" w14:textId="77777777" w:rsidTr="00546636">
        <w:tc>
          <w:tcPr>
            <w:tcW w:w="4675" w:type="dxa"/>
          </w:tcPr>
          <w:p w14:paraId="2D99EC1A" w14:textId="02FCAAEB" w:rsidR="005D0825" w:rsidRDefault="005D0825" w:rsidP="00344ED5">
            <w:pPr>
              <w:spacing w:line="360" w:lineRule="auto"/>
              <w:jc w:val="center"/>
              <w:rPr>
                <w:rFonts w:asciiTheme="majorBidi" w:hAnsiTheme="majorBidi" w:cstheme="majorBidi"/>
                <w:bCs/>
                <w:sz w:val="24"/>
                <w:szCs w:val="24"/>
              </w:rPr>
            </w:pPr>
            <w:r w:rsidRPr="005D0825">
              <w:rPr>
                <w:rFonts w:asciiTheme="majorBidi" w:hAnsiTheme="majorBidi" w:cstheme="majorBidi"/>
                <w:bCs/>
                <w:noProof/>
                <w:sz w:val="24"/>
                <w:szCs w:val="24"/>
                <w:lang w:val="fi-FI" w:eastAsia="fi-FI"/>
              </w:rPr>
              <w:drawing>
                <wp:inline distT="0" distB="0" distL="0" distR="0" wp14:anchorId="3235AC2C" wp14:editId="36BDAEBC">
                  <wp:extent cx="2296886" cy="930729"/>
                  <wp:effectExtent l="0" t="0" r="8255" b="3175"/>
                  <wp:docPr id="146" name="Picture 145"/>
                  <wp:cNvGraphicFramePr/>
                  <a:graphic xmlns:a="http://schemas.openxmlformats.org/drawingml/2006/main">
                    <a:graphicData uri="http://schemas.openxmlformats.org/drawingml/2006/picture">
                      <pic:pic xmlns:pic="http://schemas.openxmlformats.org/drawingml/2006/picture">
                        <pic:nvPicPr>
                          <pic:cNvPr id="146" name="Picture 145"/>
                          <pic:cNvPicPr/>
                        </pic:nvPicPr>
                        <pic:blipFill>
                          <a:blip r:embed="rId11"/>
                          <a:srcRect b="12282"/>
                          <a:stretch/>
                        </pic:blipFill>
                        <pic:spPr>
                          <a:xfrm>
                            <a:off x="0" y="0"/>
                            <a:ext cx="2313177" cy="937330"/>
                          </a:xfrm>
                          <a:prstGeom prst="rect">
                            <a:avLst/>
                          </a:prstGeom>
                          <a:ln w="0">
                            <a:noFill/>
                          </a:ln>
                        </pic:spPr>
                      </pic:pic>
                    </a:graphicData>
                  </a:graphic>
                </wp:inline>
              </w:drawing>
            </w:r>
          </w:p>
        </w:tc>
        <w:tc>
          <w:tcPr>
            <w:tcW w:w="4320" w:type="dxa"/>
          </w:tcPr>
          <w:p w14:paraId="0503773E" w14:textId="60648B8D" w:rsidR="005D0825" w:rsidRDefault="005D0825" w:rsidP="00344ED5">
            <w:pPr>
              <w:spacing w:line="360" w:lineRule="auto"/>
              <w:jc w:val="center"/>
              <w:rPr>
                <w:rFonts w:asciiTheme="majorBidi" w:hAnsiTheme="majorBidi" w:cstheme="majorBidi"/>
                <w:bCs/>
                <w:sz w:val="24"/>
                <w:szCs w:val="24"/>
              </w:rPr>
            </w:pPr>
            <w:r w:rsidRPr="005D0825">
              <w:rPr>
                <w:rFonts w:asciiTheme="majorBidi" w:hAnsiTheme="majorBidi" w:cstheme="majorBidi"/>
                <w:bCs/>
                <w:noProof/>
                <w:sz w:val="24"/>
                <w:szCs w:val="24"/>
                <w:lang w:val="fi-FI" w:eastAsia="fi-FI"/>
              </w:rPr>
              <w:drawing>
                <wp:inline distT="0" distB="0" distL="0" distR="0" wp14:anchorId="0C4A8B26" wp14:editId="2DAA640C">
                  <wp:extent cx="2193472" cy="957943"/>
                  <wp:effectExtent l="0" t="0" r="0" b="0"/>
                  <wp:docPr id="142" name="Picture 141"/>
                  <wp:cNvGraphicFramePr/>
                  <a:graphic xmlns:a="http://schemas.openxmlformats.org/drawingml/2006/main">
                    <a:graphicData uri="http://schemas.openxmlformats.org/drawingml/2006/picture">
                      <pic:pic xmlns:pic="http://schemas.openxmlformats.org/drawingml/2006/picture">
                        <pic:nvPicPr>
                          <pic:cNvPr id="142" name="Picture 141"/>
                          <pic:cNvPicPr/>
                        </pic:nvPicPr>
                        <pic:blipFill>
                          <a:blip r:embed="rId12"/>
                          <a:srcRect b="12505"/>
                          <a:stretch/>
                        </pic:blipFill>
                        <pic:spPr>
                          <a:xfrm>
                            <a:off x="0" y="0"/>
                            <a:ext cx="2205997" cy="963413"/>
                          </a:xfrm>
                          <a:prstGeom prst="rect">
                            <a:avLst/>
                          </a:prstGeom>
                          <a:ln w="0">
                            <a:noFill/>
                          </a:ln>
                        </pic:spPr>
                      </pic:pic>
                    </a:graphicData>
                  </a:graphic>
                </wp:inline>
              </w:drawing>
            </w:r>
          </w:p>
        </w:tc>
      </w:tr>
      <w:tr w:rsidR="005D0825" w14:paraId="1E7BC651" w14:textId="77777777" w:rsidTr="00546636">
        <w:tc>
          <w:tcPr>
            <w:tcW w:w="4675" w:type="dxa"/>
          </w:tcPr>
          <w:p w14:paraId="7D31E817" w14:textId="6553893C" w:rsidR="005D0825" w:rsidRDefault="005D0825" w:rsidP="00344ED5">
            <w:pPr>
              <w:spacing w:line="360" w:lineRule="auto"/>
              <w:jc w:val="center"/>
              <w:rPr>
                <w:rFonts w:asciiTheme="majorBidi" w:hAnsiTheme="majorBidi" w:cstheme="majorBidi"/>
                <w:bCs/>
                <w:sz w:val="24"/>
                <w:szCs w:val="24"/>
              </w:rPr>
            </w:pPr>
            <w:r w:rsidRPr="005D0825">
              <w:rPr>
                <w:rFonts w:asciiTheme="majorBidi" w:hAnsiTheme="majorBidi" w:cstheme="majorBidi"/>
                <w:bCs/>
                <w:noProof/>
                <w:sz w:val="24"/>
                <w:szCs w:val="24"/>
                <w:lang w:val="fi-FI" w:eastAsia="fi-FI"/>
              </w:rPr>
              <w:drawing>
                <wp:inline distT="0" distB="0" distL="0" distR="0" wp14:anchorId="50C4B3A3" wp14:editId="2BBA3D15">
                  <wp:extent cx="2340429" cy="1208314"/>
                  <wp:effectExtent l="0" t="0" r="3175"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13"/>
                          <a:stretch/>
                        </pic:blipFill>
                        <pic:spPr>
                          <a:xfrm>
                            <a:off x="0" y="0"/>
                            <a:ext cx="2350645" cy="1213588"/>
                          </a:xfrm>
                          <a:prstGeom prst="rect">
                            <a:avLst/>
                          </a:prstGeom>
                          <a:ln w="0">
                            <a:noFill/>
                          </a:ln>
                        </pic:spPr>
                      </pic:pic>
                    </a:graphicData>
                  </a:graphic>
                </wp:inline>
              </w:drawing>
            </w:r>
          </w:p>
        </w:tc>
        <w:tc>
          <w:tcPr>
            <w:tcW w:w="4320" w:type="dxa"/>
          </w:tcPr>
          <w:p w14:paraId="7EA1C126" w14:textId="02EB22A9" w:rsidR="005D0825" w:rsidRDefault="005D0825" w:rsidP="00344ED5">
            <w:pPr>
              <w:spacing w:line="360" w:lineRule="auto"/>
              <w:jc w:val="center"/>
              <w:rPr>
                <w:rFonts w:asciiTheme="majorBidi" w:hAnsiTheme="majorBidi" w:cstheme="majorBidi"/>
                <w:bCs/>
                <w:sz w:val="24"/>
                <w:szCs w:val="24"/>
              </w:rPr>
            </w:pPr>
            <w:r w:rsidRPr="005D0825">
              <w:rPr>
                <w:rFonts w:asciiTheme="majorBidi" w:hAnsiTheme="majorBidi" w:cstheme="majorBidi"/>
                <w:bCs/>
                <w:noProof/>
                <w:sz w:val="24"/>
                <w:szCs w:val="24"/>
                <w:lang w:val="fi-FI" w:eastAsia="fi-FI"/>
              </w:rPr>
              <w:drawing>
                <wp:inline distT="0" distB="0" distL="0" distR="0" wp14:anchorId="119D5FAD" wp14:editId="41F69630">
                  <wp:extent cx="2182586" cy="1257300"/>
                  <wp:effectExtent l="0" t="0" r="8255" b="0"/>
                  <wp:docPr id="143" name="Picture 142"/>
                  <wp:cNvGraphicFramePr/>
                  <a:graphic xmlns:a="http://schemas.openxmlformats.org/drawingml/2006/main">
                    <a:graphicData uri="http://schemas.openxmlformats.org/drawingml/2006/picture">
                      <pic:pic xmlns:pic="http://schemas.openxmlformats.org/drawingml/2006/picture">
                        <pic:nvPicPr>
                          <pic:cNvPr id="143" name="Picture 142"/>
                          <pic:cNvPicPr/>
                        </pic:nvPicPr>
                        <pic:blipFill>
                          <a:blip r:embed="rId14"/>
                          <a:stretch/>
                        </pic:blipFill>
                        <pic:spPr>
                          <a:xfrm>
                            <a:off x="0" y="0"/>
                            <a:ext cx="2187165" cy="1259938"/>
                          </a:xfrm>
                          <a:prstGeom prst="rect">
                            <a:avLst/>
                          </a:prstGeom>
                          <a:ln w="0">
                            <a:noFill/>
                          </a:ln>
                        </pic:spPr>
                      </pic:pic>
                    </a:graphicData>
                  </a:graphic>
                </wp:inline>
              </w:drawing>
            </w:r>
          </w:p>
        </w:tc>
      </w:tr>
    </w:tbl>
    <w:p w14:paraId="4A0EA5BB" w14:textId="394239E9" w:rsidR="00AE6106" w:rsidRDefault="002C39BC" w:rsidP="002C39BC">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lastRenderedPageBreak/>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f distinct energy profiles among various classes,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15"/>
                    <a:stretch>
                      <a:fillRect/>
                    </a:stretch>
                  </pic:blipFill>
                  <pic:spPr>
                    <a:xfrm>
                      <a:off x="0" y="0"/>
                      <a:ext cx="3109332" cy="2854204"/>
                    </a:xfrm>
                    <a:prstGeom prst="rect">
                      <a:avLst/>
                    </a:prstGeom>
                  </pic:spPr>
                </pic:pic>
              </a:graphicData>
            </a:graphic>
          </wp:inline>
        </w:drawing>
      </w:r>
    </w:p>
    <w:p w14:paraId="76967DEA" w14:textId="77777777" w:rsidR="00400074" w:rsidRPr="00B53549" w:rsidRDefault="00400074" w:rsidP="00400074">
      <w:pPr>
        <w:spacing w:after="0" w:line="360" w:lineRule="auto"/>
        <w:jc w:val="lowKashida"/>
        <w:rPr>
          <w:rFonts w:asciiTheme="majorBidi" w:hAnsiTheme="majorBidi" w:cstheme="majorBidi"/>
          <w:b/>
          <w:sz w:val="32"/>
          <w:szCs w:val="32"/>
        </w:rPr>
      </w:pPr>
      <w:r w:rsidRPr="00B53549">
        <w:rPr>
          <w:rFonts w:asciiTheme="majorBidi" w:hAnsiTheme="majorBidi" w:cstheme="majorBidi"/>
          <w:i/>
          <w:color w:val="44546A"/>
          <w:sz w:val="18"/>
          <w:szCs w:val="18"/>
        </w:rPr>
        <w:t xml:space="preserve">Figure </w:t>
      </w:r>
      <w:r>
        <w:rPr>
          <w:rFonts w:asciiTheme="majorBidi" w:hAnsiTheme="majorBidi" w:cstheme="majorBidi"/>
          <w:i/>
          <w:color w:val="44546A"/>
          <w:sz w:val="18"/>
          <w:szCs w:val="18"/>
        </w:rPr>
        <w:t>3</w:t>
      </w:r>
      <w:r w:rsidRPr="00B53549">
        <w:rPr>
          <w:rFonts w:asciiTheme="majorBidi" w:hAnsiTheme="majorBidi" w:cstheme="majorBidi"/>
          <w:i/>
          <w:color w:val="44546A"/>
          <w:sz w:val="18"/>
          <w:szCs w:val="18"/>
        </w:rPr>
        <w:t xml:space="preserve">: </w:t>
      </w:r>
      <w:r w:rsidRPr="004D17AF">
        <w:rPr>
          <w:rFonts w:asciiTheme="majorBidi" w:hAnsiTheme="majorBidi" w:cstheme="majorBidi"/>
          <w:i/>
          <w:color w:val="44546A"/>
          <w:sz w:val="18"/>
          <w:szCs w:val="18"/>
        </w:rPr>
        <w:t xml:space="preserve">UMAP projection </w:t>
      </w:r>
      <w:r>
        <w:rPr>
          <w:rFonts w:asciiTheme="majorBidi" w:hAnsiTheme="majorBidi" w:cstheme="majorBidi"/>
          <w:i/>
          <w:color w:val="44546A"/>
          <w:sz w:val="18"/>
          <w:szCs w:val="18"/>
        </w:rPr>
        <w:t xml:space="preserve">of SPE and CPE </w:t>
      </w:r>
      <w:r w:rsidRPr="004D17AF">
        <w:rPr>
          <w:rFonts w:asciiTheme="majorBidi" w:hAnsiTheme="majorBidi" w:cstheme="majorBidi"/>
          <w:i/>
          <w:color w:val="44546A"/>
          <w:sz w:val="18"/>
          <w:szCs w:val="18"/>
        </w:rPr>
        <w:t xml:space="preserve">shows the separation of the </w:t>
      </w:r>
      <w:r>
        <w:rPr>
          <w:rFonts w:asciiTheme="majorBidi" w:hAnsiTheme="majorBidi" w:cstheme="majorBidi"/>
          <w:i/>
          <w:color w:val="44546A"/>
          <w:sz w:val="18"/>
          <w:szCs w:val="18"/>
        </w:rPr>
        <w:t>all-alpha</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green </w:t>
      </w:r>
      <w:r w:rsidRPr="00B53549">
        <w:rPr>
          <w:rFonts w:asciiTheme="majorBidi" w:hAnsiTheme="majorBidi" w:cstheme="majorBidi"/>
          <w:i/>
          <w:color w:val="44546A"/>
          <w:sz w:val="18"/>
          <w:szCs w:val="18"/>
        </w:rPr>
        <w:t>point)</w:t>
      </w:r>
      <w:r>
        <w:rPr>
          <w:rFonts w:asciiTheme="majorBidi" w:hAnsiTheme="majorBidi" w:cstheme="majorBidi"/>
          <w:i/>
          <w:color w:val="44546A"/>
          <w:sz w:val="18"/>
          <w:szCs w:val="18"/>
        </w:rPr>
        <w:t xml:space="preserve"> and all-beta </w:t>
      </w:r>
      <w:r w:rsidRPr="00B53549">
        <w:rPr>
          <w:rFonts w:asciiTheme="majorBidi" w:hAnsiTheme="majorBidi" w:cstheme="majorBidi"/>
          <w:i/>
          <w:color w:val="44546A"/>
          <w:sz w:val="18"/>
          <w:szCs w:val="18"/>
        </w:rPr>
        <w:t>(</w:t>
      </w:r>
      <w:r>
        <w:rPr>
          <w:rFonts w:asciiTheme="majorBidi" w:hAnsiTheme="majorBidi" w:cstheme="majorBidi"/>
          <w:i/>
          <w:color w:val="44546A"/>
          <w:sz w:val="18"/>
          <w:szCs w:val="18"/>
        </w:rPr>
        <w:t>pink</w:t>
      </w:r>
      <w:r w:rsidRPr="00B53549">
        <w:rPr>
          <w:rFonts w:asciiTheme="majorBidi" w:hAnsiTheme="majorBidi" w:cstheme="majorBidi"/>
          <w:i/>
          <w:color w:val="44546A"/>
          <w:sz w:val="18"/>
          <w:szCs w:val="18"/>
        </w:rPr>
        <w:t xml:space="preserve"> point) </w:t>
      </w:r>
      <w:r>
        <w:rPr>
          <w:rFonts w:asciiTheme="majorBidi" w:hAnsiTheme="majorBidi" w:cstheme="majorBidi"/>
          <w:i/>
          <w:color w:val="44546A"/>
          <w:sz w:val="18"/>
          <w:szCs w:val="18"/>
        </w:rPr>
        <w:t xml:space="preserve">proteins </w:t>
      </w:r>
      <w:r w:rsidRPr="00B53549">
        <w:rPr>
          <w:rFonts w:asciiTheme="majorBidi" w:hAnsiTheme="majorBidi" w:cstheme="majorBidi"/>
          <w:i/>
          <w:color w:val="44546A"/>
          <w:sz w:val="18"/>
          <w:szCs w:val="18"/>
        </w:rPr>
        <w:t>selected from the ASTRAL</w:t>
      </w:r>
      <w:r>
        <w:rPr>
          <w:rFonts w:asciiTheme="majorBidi" w:hAnsiTheme="majorBidi" w:cstheme="majorBidi"/>
          <w:i/>
          <w:color w:val="44546A"/>
          <w:sz w:val="18"/>
          <w:szCs w:val="18"/>
        </w:rPr>
        <w:t xml:space="preserve"> 40 and 95</w:t>
      </w:r>
      <w:r w:rsidRPr="00B53549">
        <w:rPr>
          <w:rFonts w:asciiTheme="majorBidi" w:hAnsiTheme="majorBidi" w:cstheme="majorBidi"/>
          <w:i/>
          <w:color w:val="44546A"/>
          <w:sz w:val="18"/>
          <w:szCs w:val="18"/>
        </w:rPr>
        <w:t xml:space="preserve"> dataset</w:t>
      </w:r>
      <w:r>
        <w:rPr>
          <w:rFonts w:asciiTheme="majorBidi" w:hAnsiTheme="majorBidi" w:cstheme="majorBidi"/>
          <w:i/>
          <w:color w:val="44546A"/>
          <w:sz w:val="18"/>
          <w:szCs w:val="18"/>
        </w:rPr>
        <w:t xml:space="preserve">. A) SPE of ASTRAL40, B) CPE of ASTRAL 40, C) SPE of ASTRAL 95, and D) CPE of ASTRAL 95. </w:t>
      </w:r>
      <w:r w:rsidRPr="004D17AF">
        <w:rPr>
          <w:rFonts w:asciiTheme="majorBidi" w:hAnsiTheme="majorBidi" w:cstheme="majorBidi"/>
          <w:i/>
          <w:color w:val="44546A"/>
          <w:sz w:val="18"/>
          <w:szCs w:val="18"/>
        </w:rPr>
        <w:t xml:space="preserve"> Dots represent </w:t>
      </w:r>
      <w:r>
        <w:rPr>
          <w:rFonts w:asciiTheme="majorBidi" w:hAnsiTheme="majorBidi" w:cstheme="majorBidi"/>
          <w:i/>
          <w:color w:val="44546A"/>
          <w:sz w:val="18"/>
          <w:szCs w:val="18"/>
        </w:rPr>
        <w:t>two dimensional</w:t>
      </w:r>
      <w:r w:rsidRPr="004D17AF">
        <w:rPr>
          <w:rFonts w:asciiTheme="majorBidi" w:hAnsiTheme="majorBidi" w:cstheme="majorBidi"/>
          <w:i/>
          <w:color w:val="44546A"/>
          <w:sz w:val="18"/>
          <w:szCs w:val="18"/>
        </w:rPr>
        <w:t xml:space="preserve"> UMAP projection of </w:t>
      </w:r>
      <w:r>
        <w:rPr>
          <w:rFonts w:asciiTheme="majorBidi" w:hAnsiTheme="majorBidi" w:cstheme="majorBidi"/>
          <w:i/>
          <w:color w:val="44546A"/>
          <w:sz w:val="18"/>
          <w:szCs w:val="18"/>
        </w:rPr>
        <w:t>SPE</w:t>
      </w:r>
      <w:r w:rsidRPr="004D17AF">
        <w:rPr>
          <w:rFonts w:asciiTheme="majorBidi" w:hAnsiTheme="majorBidi" w:cstheme="majorBidi"/>
          <w:i/>
          <w:color w:val="44546A"/>
          <w:sz w:val="18"/>
          <w:szCs w:val="18"/>
        </w:rPr>
        <w:t xml:space="preserve"> for individual sequences. UMAP plot</w:t>
      </w:r>
      <w:r>
        <w:rPr>
          <w:rFonts w:asciiTheme="majorBidi" w:hAnsiTheme="majorBidi" w:cstheme="majorBidi"/>
          <w:i/>
          <w:color w:val="44546A"/>
          <w:sz w:val="18"/>
          <w:szCs w:val="18"/>
        </w:rPr>
        <w:t>s</w:t>
      </w:r>
      <w:r w:rsidRPr="004D17AF">
        <w:rPr>
          <w:rFonts w:asciiTheme="majorBidi" w:hAnsiTheme="majorBidi" w:cstheme="majorBidi"/>
          <w:i/>
          <w:color w:val="44546A"/>
          <w:sz w:val="18"/>
          <w:szCs w:val="18"/>
        </w:rPr>
        <w:t xml:space="preserve"> w</w:t>
      </w:r>
      <w:r>
        <w:rPr>
          <w:rFonts w:asciiTheme="majorBidi" w:hAnsiTheme="majorBidi" w:cstheme="majorBidi"/>
          <w:i/>
          <w:color w:val="44546A"/>
          <w:sz w:val="18"/>
          <w:szCs w:val="18"/>
        </w:rPr>
        <w:t>ere</w:t>
      </w:r>
      <w:r w:rsidRPr="004D17AF">
        <w:rPr>
          <w:rFonts w:asciiTheme="majorBidi" w:hAnsiTheme="majorBidi" w:cstheme="majorBidi"/>
          <w:i/>
          <w:color w:val="44546A"/>
          <w:sz w:val="18"/>
          <w:szCs w:val="18"/>
        </w:rPr>
        <w:t xml:space="preserve"> generated </w:t>
      </w:r>
      <w:r>
        <w:rPr>
          <w:rFonts w:asciiTheme="majorBidi" w:hAnsiTheme="majorBidi" w:cstheme="majorBidi"/>
          <w:i/>
          <w:color w:val="44546A"/>
          <w:sz w:val="18"/>
          <w:szCs w:val="18"/>
        </w:rPr>
        <w:t xml:space="preserve">by </w:t>
      </w:r>
      <w:r w:rsidRPr="004D17AF">
        <w:rPr>
          <w:rFonts w:asciiTheme="majorBidi" w:hAnsiTheme="majorBidi" w:cstheme="majorBidi"/>
          <w:i/>
          <w:color w:val="44546A"/>
          <w:sz w:val="18"/>
          <w:szCs w:val="18"/>
        </w:rPr>
        <w:t>parameters</w:t>
      </w:r>
      <w:r>
        <w:rPr>
          <w:rFonts w:asciiTheme="majorBidi" w:hAnsiTheme="majorBidi" w:cstheme="majorBidi"/>
          <w:i/>
          <w:color w:val="44546A"/>
          <w:sz w:val="18"/>
          <w:szCs w:val="18"/>
        </w:rPr>
        <w:t xml:space="preserve"> </w:t>
      </w:r>
      <w:proofErr w:type="spellStart"/>
      <w:r w:rsidRPr="004D17AF">
        <w:rPr>
          <w:rFonts w:asciiTheme="majorBidi" w:hAnsiTheme="majorBidi" w:cstheme="majorBidi"/>
          <w:i/>
          <w:color w:val="44546A"/>
          <w:sz w:val="18"/>
          <w:szCs w:val="18"/>
        </w:rPr>
        <w:t>n_neighbors</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20</w:t>
      </w:r>
      <w:r w:rsidRPr="004D17AF">
        <w:rPr>
          <w:rFonts w:asciiTheme="majorBidi" w:hAnsiTheme="majorBidi" w:cstheme="majorBidi"/>
          <w:i/>
          <w:color w:val="44546A"/>
          <w:sz w:val="18"/>
          <w:szCs w:val="18"/>
        </w:rPr>
        <w:t xml:space="preserve"> and </w:t>
      </w:r>
      <w:proofErr w:type="spellStart"/>
      <w:r w:rsidRPr="004D17AF">
        <w:rPr>
          <w:rFonts w:asciiTheme="majorBidi" w:hAnsiTheme="majorBidi" w:cstheme="majorBidi"/>
          <w:i/>
          <w:color w:val="44546A"/>
          <w:sz w:val="18"/>
          <w:szCs w:val="18"/>
        </w:rPr>
        <w:t>min_dist</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0.1.</w:t>
      </w:r>
      <w:r w:rsidRPr="00B53549">
        <w:rPr>
          <w:rFonts w:asciiTheme="majorBidi" w:hAnsiTheme="majorBidi" w:cstheme="majorBidi"/>
          <w:i/>
          <w:color w:val="44546A"/>
          <w:sz w:val="18"/>
          <w:szCs w:val="18"/>
        </w:rPr>
        <w:t xml:space="preserve">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0FAE3259" w14:textId="77BD3CC7" w:rsidR="006311D1" w:rsidRDefault="003B7431" w:rsidP="00D01A0A">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4F60745" w14:textId="7DDFC2FF" w:rsidR="006311D1" w:rsidRDefault="006311D1" w:rsidP="006311D1">
      <w:pPr>
        <w:spacing w:after="0" w:line="360" w:lineRule="auto"/>
        <w:jc w:val="lowKashida"/>
        <w:rPr>
          <w:rFonts w:asciiTheme="majorBidi" w:hAnsiTheme="majorBidi" w:cstheme="majorBidi"/>
          <w:bCs/>
          <w:sz w:val="24"/>
          <w:szCs w:val="24"/>
        </w:rPr>
      </w:pPr>
    </w:p>
    <w:p w14:paraId="0C48A754" w14:textId="3AE37EDF" w:rsidR="00546636" w:rsidRDefault="00546636" w:rsidP="006311D1">
      <w:pPr>
        <w:spacing w:after="0" w:line="360" w:lineRule="auto"/>
        <w:jc w:val="lowKashida"/>
        <w:rPr>
          <w:rFonts w:asciiTheme="majorBidi" w:hAnsiTheme="majorBidi" w:cstheme="majorBidi"/>
          <w:bCs/>
          <w:sz w:val="24"/>
          <w:szCs w:val="24"/>
        </w:rPr>
      </w:pPr>
    </w:p>
    <w:p w14:paraId="44871531" w14:textId="616AB288" w:rsidR="00546636" w:rsidRDefault="00546636" w:rsidP="006311D1">
      <w:pPr>
        <w:spacing w:after="0" w:line="360" w:lineRule="auto"/>
        <w:jc w:val="lowKashida"/>
        <w:rPr>
          <w:rFonts w:asciiTheme="majorBidi" w:hAnsiTheme="majorBidi" w:cstheme="majorBidi"/>
          <w:bCs/>
          <w:sz w:val="24"/>
          <w:szCs w:val="24"/>
        </w:rPr>
      </w:pPr>
    </w:p>
    <w:p w14:paraId="554FEE76" w14:textId="50CEEAEA" w:rsidR="00546636" w:rsidRDefault="00546636" w:rsidP="006311D1">
      <w:pPr>
        <w:spacing w:after="0" w:line="360" w:lineRule="auto"/>
        <w:jc w:val="lowKashida"/>
        <w:rPr>
          <w:rFonts w:asciiTheme="majorBidi" w:hAnsiTheme="majorBidi" w:cstheme="majorBidi"/>
          <w:bCs/>
          <w:sz w:val="24"/>
          <w:szCs w:val="24"/>
        </w:rPr>
      </w:pP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3807FF">
        <w:tc>
          <w:tcPr>
            <w:tcW w:w="4675" w:type="dxa"/>
          </w:tcPr>
          <w:p w14:paraId="44FB545F" w14:textId="5271DE6B" w:rsidR="00C43EB4" w:rsidRPr="00D0603B" w:rsidRDefault="00C43EB4" w:rsidP="003807FF">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lastRenderedPageBreak/>
              <w:t>Astral 40</w:t>
            </w:r>
          </w:p>
        </w:tc>
        <w:tc>
          <w:tcPr>
            <w:tcW w:w="4320" w:type="dxa"/>
          </w:tcPr>
          <w:p w14:paraId="78E08C69" w14:textId="1AA88A86" w:rsidR="00C43EB4" w:rsidRPr="00D0603B" w:rsidRDefault="00C43EB4" w:rsidP="003807FF">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3807FF">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6"/>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7"/>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8"/>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9"/>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3807FF">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20"/>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21"/>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22"/>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23"/>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3807FF">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24"/>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25"/>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6"/>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7"/>
                          <a:srcRect l="50095"/>
                          <a:stretch/>
                        </pic:blipFill>
                        <pic:spPr>
                          <a:xfrm>
                            <a:off x="0" y="0"/>
                            <a:ext cx="1112040" cy="912960"/>
                          </a:xfrm>
                          <a:prstGeom prst="rect">
                            <a:avLst/>
                          </a:prstGeom>
                          <a:ln w="0">
                            <a:noFill/>
                          </a:ln>
                        </pic:spPr>
                      </pic:pic>
                    </a:graphicData>
                  </a:graphic>
                </wp:inline>
              </w:drawing>
            </w:r>
          </w:p>
        </w:tc>
      </w:tr>
    </w:tbl>
    <w:p w14:paraId="2C06FF70" w14:textId="72E17B57" w:rsidR="00546636" w:rsidRDefault="00546636" w:rsidP="006311D1">
      <w:pPr>
        <w:spacing w:after="0" w:line="360" w:lineRule="auto"/>
        <w:jc w:val="lowKashida"/>
        <w:rPr>
          <w:rFonts w:asciiTheme="majorBidi" w:hAnsiTheme="majorBidi" w:cstheme="majorBidi"/>
          <w:bCs/>
          <w:sz w:val="24"/>
          <w:szCs w:val="24"/>
        </w:rPr>
      </w:pPr>
    </w:p>
    <w:p w14:paraId="4F45AB52" w14:textId="56D49E6D" w:rsidR="00546636" w:rsidRDefault="00546636" w:rsidP="006311D1">
      <w:pPr>
        <w:spacing w:after="0" w:line="360" w:lineRule="auto"/>
        <w:jc w:val="lowKashida"/>
        <w:rPr>
          <w:rFonts w:asciiTheme="majorBidi" w:hAnsiTheme="majorBidi" w:cstheme="majorBidi"/>
          <w:bCs/>
          <w:sz w:val="24"/>
          <w:szCs w:val="24"/>
        </w:rPr>
      </w:pPr>
    </w:p>
    <w:p w14:paraId="68775D38" w14:textId="25293C21" w:rsidR="00B91B05" w:rsidRDefault="00AC5D70" w:rsidP="00992CB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To delve deeper into the variations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20E10BC2" w14:textId="46EB1A19" w:rsidR="00B91B05" w:rsidRDefault="00B91B05" w:rsidP="00B91B05">
      <w:pPr>
        <w:spacing w:after="0" w:line="360" w:lineRule="auto"/>
        <w:jc w:val="lowKashida"/>
        <w:rPr>
          <w:rFonts w:asciiTheme="majorBidi" w:hAnsiTheme="majorBidi" w:cstheme="majorBidi"/>
          <w:bCs/>
          <w:sz w:val="24"/>
          <w:szCs w:val="24"/>
        </w:rPr>
      </w:pPr>
    </w:p>
    <w:p w14:paraId="445502AE" w14:textId="0B15D699" w:rsidR="00B91B05" w:rsidRDefault="00B91B05" w:rsidP="00B91B05">
      <w:pPr>
        <w:spacing w:after="0" w:line="360" w:lineRule="auto"/>
        <w:jc w:val="lowKashida"/>
        <w:rPr>
          <w:rFonts w:asciiTheme="majorBidi" w:hAnsiTheme="majorBidi" w:cstheme="majorBidi"/>
          <w:bCs/>
          <w:sz w:val="24"/>
          <w:szCs w:val="24"/>
        </w:rPr>
      </w:pPr>
    </w:p>
    <w:p w14:paraId="5FD671B7" w14:textId="77777777" w:rsidR="00B91B05" w:rsidRDefault="00B91B05" w:rsidP="00B91B05">
      <w:pPr>
        <w:spacing w:after="0" w:line="360" w:lineRule="auto"/>
        <w:jc w:val="lowKashida"/>
        <w:rPr>
          <w:rFonts w:asciiTheme="majorBidi" w:hAnsiTheme="majorBidi" w:cstheme="majorBidi"/>
          <w:bCs/>
          <w:sz w:val="24"/>
          <w:szCs w:val="24"/>
        </w:rPr>
      </w:pP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3807FF">
        <w:tc>
          <w:tcPr>
            <w:tcW w:w="4675" w:type="dxa"/>
          </w:tcPr>
          <w:p w14:paraId="2678C441" w14:textId="5D7DC553" w:rsidR="00AC5D70" w:rsidRPr="00D0603B" w:rsidRDefault="00AC5D70" w:rsidP="003807FF">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3807FF">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3807FF">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9"/>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3807FF">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9"/>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9"/>
                          <a:stretch/>
                        </pic:blipFill>
                        <pic:spPr>
                          <a:xfrm>
                            <a:off x="0" y="0"/>
                            <a:ext cx="891651" cy="1340429"/>
                          </a:xfrm>
                          <a:prstGeom prst="rect">
                            <a:avLst/>
                          </a:prstGeom>
                          <a:ln w="0">
                            <a:noFill/>
                          </a:ln>
                        </pic:spPr>
                      </pic:pic>
                    </a:graphicData>
                  </a:graphic>
                </wp:inline>
              </w:drawing>
            </w:r>
          </w:p>
        </w:tc>
      </w:tr>
      <w:tr w:rsidR="00AC5D70" w14:paraId="1553CF95" w14:textId="77777777" w:rsidTr="003807FF">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31"/>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3807FF">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3807FF">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33"/>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3807FF">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768D37A9" w14:textId="77777777" w:rsidR="006E5730" w:rsidRPr="00B53549" w:rsidRDefault="006E5730" w:rsidP="006E5730">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5: Boxplot of Pearson correlations of energetic profiles within three protein-fold families. All domains (≤100 residues) of three SCOP families contained in the ASTRAL 2.08 40% representative’s database were extracted: (A) homeodomain (a.4.1.1, 20 members), (B) SH3-domains (b.34.2.1, 31 members), (C) glutathione S-transferase, N-terminal domain (c.47.1.5, 9 members). A randomly chosen set of </w:t>
      </w:r>
      <w:proofErr w:type="spellStart"/>
      <w:r w:rsidRPr="00B53549">
        <w:rPr>
          <w:rFonts w:asciiTheme="majorBidi" w:hAnsiTheme="majorBidi" w:cstheme="majorBidi"/>
          <w:i/>
          <w:color w:val="44546A"/>
          <w:sz w:val="18"/>
          <w:szCs w:val="18"/>
        </w:rPr>
        <w:t>nonhomologous</w:t>
      </w:r>
      <w:proofErr w:type="spellEnd"/>
      <w:r w:rsidRPr="00B53549">
        <w:rPr>
          <w:rFonts w:asciiTheme="majorBidi" w:hAnsiTheme="majorBidi" w:cstheme="majorBidi"/>
          <w:i/>
          <w:color w:val="44546A"/>
          <w:sz w:val="18"/>
          <w:szCs w:val="18"/>
        </w:rPr>
        <w:t xml:space="preserve"> domains equal in members for each family. (D) All homologous pairs (16474 pairs, median = 0.81), all non-homologous pairs (4712650 pairs, median = 0.60).</w:t>
      </w:r>
    </w:p>
    <w:p w14:paraId="5EAE2DB7" w14:textId="01FE8F27" w:rsidR="00C378FD" w:rsidRPr="00B768D2" w:rsidRDefault="00C378FD" w:rsidP="00B054C8">
      <w:pPr>
        <w:spacing w:after="0" w:line="360" w:lineRule="auto"/>
        <w:rPr>
          <w:rFonts w:asciiTheme="majorBidi" w:hAnsiTheme="majorBidi" w:cstheme="majorBidi"/>
          <w:bCs/>
          <w:sz w:val="24"/>
          <w:szCs w:val="24"/>
        </w:rPr>
      </w:pPr>
    </w:p>
    <w:p w14:paraId="265C4B43" w14:textId="77777777" w:rsidR="00B353AB" w:rsidRDefault="00B353AB">
      <w:pPr>
        <w:spacing w:after="0" w:line="360" w:lineRule="auto"/>
        <w:rPr>
          <w:rFonts w:asciiTheme="majorBidi" w:hAnsiTheme="majorBidi" w:cstheme="majorBidi"/>
          <w:b/>
          <w:sz w:val="24"/>
          <w:szCs w:val="24"/>
        </w:rPr>
      </w:pPr>
    </w:p>
    <w:p w14:paraId="0F4EB67B" w14:textId="0C030085" w:rsidR="000C10E5" w:rsidRPr="0028166D" w:rsidRDefault="0077244A" w:rsidP="0028166D">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1   Exploring Energy Profile Correlations in Remotely Homologous Proteins.</w:t>
      </w:r>
    </w:p>
    <w:p w14:paraId="2B48E86F" w14:textId="77777777" w:rsidR="000C10E5" w:rsidRPr="00B53549" w:rsidRDefault="0077244A">
      <w:pPr>
        <w:jc w:val="both"/>
        <w:rPr>
          <w:rFonts w:asciiTheme="majorBidi" w:hAnsiTheme="majorBidi" w:cstheme="majorBidi"/>
          <w:b/>
          <w:sz w:val="24"/>
          <w:szCs w:val="24"/>
        </w:rPr>
      </w:pPr>
      <w:r w:rsidRPr="00B53549">
        <w:rPr>
          <w:rFonts w:asciiTheme="majorBidi" w:hAnsiTheme="majorBidi" w:cstheme="majorBidi"/>
          <w:b/>
          <w:sz w:val="28"/>
          <w:szCs w:val="28"/>
        </w:rPr>
        <w:t xml:space="preserve">3.1   </w:t>
      </w:r>
      <w:r w:rsidRPr="00B53549">
        <w:rPr>
          <w:rFonts w:asciiTheme="majorBidi" w:hAnsiTheme="majorBidi" w:cstheme="majorBidi"/>
          <w:b/>
          <w:sz w:val="24"/>
          <w:szCs w:val="24"/>
        </w:rPr>
        <w:t>Assessing Structural Similarities Using Energy Profiles</w:t>
      </w:r>
    </w:p>
    <w:p w14:paraId="2709B7E0" w14:textId="77777777" w:rsidR="000C10E5" w:rsidRPr="00771A89" w:rsidRDefault="000C10E5">
      <w:pPr>
        <w:spacing w:after="0" w:line="360" w:lineRule="auto"/>
        <w:rPr>
          <w:rFonts w:asciiTheme="majorBidi" w:hAnsiTheme="majorBidi" w:cstheme="majorBidi"/>
          <w:rtl/>
          <w:lang w:val="en-GB" w:bidi="fa-IR"/>
        </w:rPr>
      </w:pPr>
    </w:p>
    <w:p w14:paraId="3ADFE624" w14:textId="340E7CB5"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delve into the investigation of the efficacy of energy profiles in quantifying structural similarities among protein structures. To achieve this, we employed the Manhattan distance to measure the dissimilarity between two energy profiles. Our analysis was conducted on a comprehensive benchmark dataset, comprising a total of 260 protein domains downloaded from the CATH v4.2.0 database. The protein domains in this dataset varied in length, spanning from 44</w:t>
      </w:r>
      <w:r w:rsidR="004E608C">
        <w:rPr>
          <w:rFonts w:asciiTheme="majorBidi" w:hAnsiTheme="majorBidi" w:cstheme="majorBidi"/>
          <w:sz w:val="24"/>
          <w:szCs w:val="24"/>
        </w:rPr>
        <w:t xml:space="preserve"> to 854 residues on averag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This diverse dataset encompassed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w:t>
      </w:r>
      <w:r w:rsidRPr="00B53549">
        <w:rPr>
          <w:rFonts w:asciiTheme="majorBidi" w:hAnsiTheme="majorBidi" w:cstheme="majorBidi"/>
          <w:sz w:val="24"/>
          <w:szCs w:val="24"/>
        </w:rPr>
        <w:lastRenderedPageBreak/>
        <w:t xml:space="preserve">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CATH Code: 1.10.8.10), falling under the Alpha class, characterized by an Orthogonal Bundle Architecture, Helicase, and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Protein fold; and the Homing endonucleases (CATH Code: 3.10.28.10), situated within the Alpha and Beta class, featuring the Roll Architecture, and associated with the Endonuclease I-</w:t>
      </w:r>
      <w:proofErr w:type="spellStart"/>
      <w:r w:rsidRPr="00B53549">
        <w:rPr>
          <w:rFonts w:asciiTheme="majorBidi" w:hAnsiTheme="majorBidi" w:cstheme="majorBidi"/>
          <w:sz w:val="24"/>
          <w:szCs w:val="24"/>
        </w:rPr>
        <w:t>creI</w:t>
      </w:r>
      <w:proofErr w:type="spellEnd"/>
      <w:r w:rsidRPr="00B53549">
        <w:rPr>
          <w:rFonts w:asciiTheme="majorBidi" w:hAnsiTheme="majorBidi" w:cstheme="majorBidi"/>
          <w:sz w:val="24"/>
          <w:szCs w:val="24"/>
        </w:rPr>
        <w:t xml:space="preserve"> fold. Notably, within the CATH protein database,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comprised 161 and 97 structures at the first level (Mainly-alpha class) and the third level (Alpha-Beta class), respectively.</w:t>
      </w:r>
    </w:p>
    <w:p w14:paraId="3A8CBDC8" w14:textId="4805CFE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results reveal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s vividly depicted in the UMAP plot presented in Figure 1.  Additionally, in our comparative analysis, we not only relied on the Manhattan distance and energy profiles but also compared our findings with those obtained using</w:t>
      </w:r>
      <w:r w:rsidR="004E608C">
        <w:rPr>
          <w:rFonts w:asciiTheme="majorBidi" w:hAnsiTheme="majorBidi" w:cstheme="majorBidi"/>
          <w:sz w:val="24"/>
          <w:szCs w:val="24"/>
        </w:rPr>
        <w:t xml:space="preserve"> the </w:t>
      </w:r>
      <w:proofErr w:type="spellStart"/>
      <w:r w:rsidR="004E608C">
        <w:rPr>
          <w:rFonts w:asciiTheme="majorBidi" w:hAnsiTheme="majorBidi" w:cstheme="majorBidi"/>
          <w:sz w:val="24"/>
          <w:szCs w:val="24"/>
        </w:rPr>
        <w:t>Yau-Hausdorff</w:t>
      </w:r>
      <w:proofErr w:type="spellEnd"/>
      <w:r w:rsidR="004E608C">
        <w:rPr>
          <w:rFonts w:asciiTheme="majorBidi" w:hAnsiTheme="majorBidi" w:cstheme="majorBidi"/>
          <w:sz w:val="24"/>
          <w:szCs w:val="24"/>
        </w:rPr>
        <w:t xml:space="preserve"> dista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GR-Align, RMSD, and TM-score.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w:t>
      </w:r>
      <w:r w:rsidR="004E608C">
        <w:rPr>
          <w:rFonts w:asciiTheme="majorBidi" w:hAnsiTheme="majorBidi" w:cstheme="majorBidi"/>
          <w:sz w:val="24"/>
          <w:szCs w:val="24"/>
        </w:rPr>
        <w:t>e</w:t>
      </w:r>
      <w:r w:rsidRPr="00B53549">
        <w:rPr>
          <w:rFonts w:asciiTheme="majorBidi" w:hAnsiTheme="majorBidi" w:cstheme="majorBidi"/>
          <w:sz w:val="24"/>
          <w:szCs w:val="24"/>
        </w:rPr>
        <w:t xml:space="preserve"> offers a method for assessing structural similarities between three-dimensional objects through coordinated rotations of their respective coordinate matrices. Our exploration encompassed the calculation of pairwise distances among the 260 protein domains, employing the (3D)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method with two distinct rotation parameters: 10 and 2500, subsequently generating a distance matrix. This matrix served as the basis for classifying proteins using the k-nearest neighbor (k-NN) method, with k set to 1.</w:t>
      </w:r>
    </w:p>
    <w:p w14:paraId="44597F2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o comprehensively evaluate the performance of the methods employed, we computed accuracy metrics and conducted comparative assessments on a system with specifications of 2.4GHz and 8GB RAM. Particularly, we calculated the 1-NN accuracy rate, which involves counting the number of proteins classified in the same class as their nearest neighbors in the reference classification. Notably, both the energy profile calculation and the 1-NN algorithm were implemented efficiently within approximately 10 minutes on a system with a 2.4 GHz processor and 4GB RAM. Impressively, our methodology achieved a classification accuracy of 98% for distinguishing between th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Tables 1 and 2 provide a detailed breakdown of the accuracy results and the corresponding confusion matrix, respectively.</w:t>
      </w:r>
    </w:p>
    <w:p w14:paraId="38706279" w14:textId="77777777" w:rsidR="000C10E5" w:rsidRPr="00B53549" w:rsidRDefault="000C10E5">
      <w:pPr>
        <w:spacing w:after="0" w:line="360" w:lineRule="auto"/>
        <w:jc w:val="both"/>
        <w:rPr>
          <w:rFonts w:asciiTheme="majorBidi" w:hAnsiTheme="majorBidi" w:cstheme="majorBidi"/>
        </w:rPr>
      </w:pPr>
    </w:p>
    <w:p w14:paraId="4A7E8B3B" w14:textId="375A0855" w:rsidR="000C10E5" w:rsidRPr="00B53549" w:rsidRDefault="000C10E5">
      <w:pPr>
        <w:keepNext/>
        <w:spacing w:after="0" w:line="360" w:lineRule="auto"/>
        <w:jc w:val="center"/>
        <w:rPr>
          <w:rFonts w:asciiTheme="majorBidi" w:hAnsiTheme="majorBidi" w:cstheme="majorBidi"/>
          <w:i/>
          <w:color w:val="44546A"/>
          <w:sz w:val="18"/>
          <w:szCs w:val="18"/>
        </w:rPr>
      </w:pPr>
    </w:p>
    <w:p w14:paraId="65C95BFE" w14:textId="77777777" w:rsidR="000C10E5" w:rsidRPr="00B53549" w:rsidRDefault="000C10E5">
      <w:pPr>
        <w:spacing w:after="0" w:line="360" w:lineRule="auto"/>
        <w:rPr>
          <w:rFonts w:asciiTheme="majorBidi" w:hAnsiTheme="majorBidi" w:cstheme="majorBidi"/>
        </w:rPr>
      </w:pPr>
    </w:p>
    <w:p w14:paraId="78DB0F37"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05FBA0DA" wp14:editId="21567588">
            <wp:extent cx="5285740" cy="3133090"/>
            <wp:effectExtent l="0" t="0" r="0" b="0"/>
            <wp:docPr id="6"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10;&#10;Description automatically generated"/>
                    <pic:cNvPicPr preferRelativeResize="0"/>
                  </pic:nvPicPr>
                  <pic:blipFill>
                    <a:blip r:embed="rId34"/>
                    <a:srcRect/>
                    <a:stretch>
                      <a:fillRect/>
                    </a:stretch>
                  </pic:blipFill>
                  <pic:spPr>
                    <a:xfrm>
                      <a:off x="0" y="0"/>
                      <a:ext cx="5285740" cy="3133090"/>
                    </a:xfrm>
                    <a:prstGeom prst="rect">
                      <a:avLst/>
                    </a:prstGeom>
                    <a:ln/>
                  </pic:spPr>
                </pic:pic>
              </a:graphicData>
            </a:graphic>
          </wp:inline>
        </w:drawing>
      </w:r>
    </w:p>
    <w:p w14:paraId="06E3990F"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2:  Scatter plot showing regression line of RMSD of each pair of structures against the distance of each pair of energy profiles for Ct and Ho families. Spearman's Rank correlation coefficient is shown in the plot.</w:t>
      </w:r>
    </w:p>
    <w:p w14:paraId="64739376" w14:textId="77777777" w:rsidR="000C10E5" w:rsidRPr="00B53549" w:rsidRDefault="000C10E5">
      <w:pPr>
        <w:spacing w:after="0" w:line="360" w:lineRule="auto"/>
        <w:jc w:val="both"/>
        <w:rPr>
          <w:rFonts w:asciiTheme="majorBidi" w:hAnsiTheme="majorBidi" w:cstheme="majorBidi"/>
        </w:rPr>
      </w:pPr>
    </w:p>
    <w:p w14:paraId="40ED0CDB" w14:textId="77777777" w:rsidR="000C10E5" w:rsidRPr="00B53549" w:rsidRDefault="000C10E5">
      <w:pPr>
        <w:spacing w:after="0" w:line="360" w:lineRule="auto"/>
        <w:jc w:val="both"/>
        <w:rPr>
          <w:rFonts w:asciiTheme="majorBidi" w:hAnsiTheme="majorBidi" w:cstheme="majorBidi"/>
        </w:rPr>
      </w:pP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TEP</w:t>
            </w:r>
          </w:p>
        </w:tc>
        <w:tc>
          <w:tcPr>
            <w:tcW w:w="792" w:type="dxa"/>
            <w:vAlign w:val="center"/>
          </w:tcPr>
          <w:p w14:paraId="6EA78CFD"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Q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8%</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50-</w:t>
      </w:r>
      <w:proofErr w:type="gramStart"/>
      <w:r w:rsidRPr="00B53549">
        <w:rPr>
          <w:rFonts w:asciiTheme="majorBidi" w:hAnsiTheme="majorBidi" w:cstheme="majorBidi"/>
          <w:i/>
          <w:color w:val="7030A0"/>
          <w:sz w:val="18"/>
          <w:szCs w:val="18"/>
        </w:rPr>
        <w:t xml:space="preserve">D </w:t>
      </w:r>
      <w:r w:rsidRPr="00B53549">
        <w:rPr>
          <w:rFonts w:asciiTheme="majorBidi" w:hAnsiTheme="majorBidi" w:cstheme="majorBidi"/>
          <w:i/>
          <w:color w:val="44546A"/>
          <w:sz w:val="18"/>
          <w:szCs w:val="18"/>
        </w:rPr>
        <w:t xml:space="preserve"> and</w:t>
      </w:r>
      <w:proofErr w:type="gramEnd"/>
      <w:r w:rsidRPr="00B53549">
        <w:rPr>
          <w:rFonts w:asciiTheme="majorBidi" w:hAnsiTheme="majorBidi" w:cstheme="majorBidi"/>
          <w:i/>
          <w:color w:val="44546A"/>
          <w:sz w:val="18"/>
          <w:szCs w:val="18"/>
        </w:rPr>
        <w:t xml:space="preserve"> energetic profile </w:t>
      </w:r>
      <w:r w:rsidRPr="00B53549">
        <w:rPr>
          <w:rFonts w:asciiTheme="majorBidi" w:hAnsiTheme="majorBidi" w:cstheme="majorBidi"/>
          <w:i/>
          <w:color w:val="70AD47"/>
          <w:sz w:val="18"/>
          <w:szCs w:val="18"/>
        </w:rPr>
        <w:t xml:space="preserve">210-D </w:t>
      </w:r>
      <w:r w:rsidRPr="00B53549">
        <w:rPr>
          <w:rFonts w:asciiTheme="majorBidi" w:hAnsiTheme="majorBidi" w:cstheme="majorBidi"/>
          <w:i/>
          <w:color w:val="000000"/>
          <w:sz w:val="18"/>
          <w:szCs w:val="18"/>
        </w:rPr>
        <w:t>(</w:t>
      </w:r>
      <w:r w:rsidRPr="00B53549">
        <w:rPr>
          <w:rFonts w:asciiTheme="majorBidi" w:hAnsiTheme="majorBidi" w:cstheme="majorBidi"/>
          <w:i/>
          <w:color w:val="70AD47"/>
          <w:sz w:val="18"/>
          <w:szCs w:val="18"/>
        </w:rPr>
        <w:t>SQEP</w:t>
      </w:r>
      <w:r w:rsidRPr="00B53549">
        <w:rPr>
          <w:rFonts w:asciiTheme="majorBidi" w:hAnsiTheme="majorBidi" w:cstheme="majorBidi"/>
          <w:i/>
          <w:color w:val="000000"/>
          <w:sz w:val="18"/>
          <w:szCs w:val="18"/>
        </w:rPr>
        <w:t>).</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57600F5E"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3.3   </w:t>
      </w:r>
      <w:r w:rsidRPr="00B53549">
        <w:rPr>
          <w:rFonts w:asciiTheme="majorBidi" w:hAnsiTheme="majorBidi" w:cstheme="majorBidi"/>
          <w:b/>
          <w:sz w:val="24"/>
          <w:szCs w:val="24"/>
        </w:rPr>
        <w:t xml:space="preserve">Classification of SCOP </w:t>
      </w:r>
      <w:proofErr w:type="spellStart"/>
      <w:r w:rsidRPr="00B53549">
        <w:rPr>
          <w:rFonts w:asciiTheme="majorBidi" w:hAnsiTheme="majorBidi" w:cstheme="majorBidi"/>
          <w:b/>
          <w:sz w:val="24"/>
          <w:szCs w:val="24"/>
        </w:rPr>
        <w:t>Superfamilies</w:t>
      </w:r>
      <w:proofErr w:type="spellEnd"/>
      <w:r w:rsidRPr="00B53549">
        <w:rPr>
          <w:rFonts w:asciiTheme="majorBidi" w:hAnsiTheme="majorBidi" w:cstheme="majorBidi"/>
          <w:b/>
          <w:sz w:val="24"/>
          <w:szCs w:val="24"/>
        </w:rPr>
        <w:t xml:space="preserve"> Using Energetic Profiles</w:t>
      </w:r>
    </w:p>
    <w:p w14:paraId="1B3A67B6" w14:textId="77777777" w:rsidR="000C10E5" w:rsidRPr="00B53549" w:rsidRDefault="000C10E5">
      <w:pPr>
        <w:spacing w:after="0" w:line="360" w:lineRule="auto"/>
        <w:rPr>
          <w:rFonts w:asciiTheme="majorBidi" w:hAnsiTheme="majorBidi" w:cstheme="majorBidi"/>
        </w:rPr>
      </w:pPr>
    </w:p>
    <w:p w14:paraId="2AA9847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extend our analysis to classify proteins into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hy we used these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and add more numbers related to the number of proteins and protein length</w:t>
      </w:r>
      <w:proofErr w:type="gramStart"/>
      <w:r w:rsidRPr="00B53549">
        <w:rPr>
          <w:rFonts w:asciiTheme="majorBidi" w:hAnsiTheme="majorBidi" w:cstheme="majorBidi"/>
          <w:sz w:val="24"/>
          <w:szCs w:val="24"/>
        </w:rPr>
        <w:t>,…</w:t>
      </w:r>
      <w:proofErr w:type="gramEnd"/>
      <w:r w:rsidRPr="00B53549">
        <w:rPr>
          <w:rFonts w:asciiTheme="majorBidi" w:hAnsiTheme="majorBidi" w:cstheme="majorBidi"/>
          <w:sz w:val="24"/>
          <w:szCs w:val="24"/>
        </w:rPr>
        <w:t xml:space="preserve">) winged helix, PH domain-like, NTF-like, Ubiquitin-like, and Immunoglobulins. </w:t>
      </w:r>
      <w:r w:rsidRPr="00B53549">
        <w:rPr>
          <w:rFonts w:asciiTheme="majorBidi" w:hAnsiTheme="majorBidi" w:cstheme="majorBidi"/>
          <w:sz w:val="24"/>
          <w:szCs w:val="24"/>
        </w:rPr>
        <w:lastRenderedPageBreak/>
        <w:t>Our classification approach leverages energetic profiles as a critical feature, with the Support Vector Machine (SVM) and Random Forest (RF) classifiers serving as our classification models. To ensure the reliability and generalization capability of our models, we subject them to rigorous 10-fold cross-validation. The results of this cross-validation are summarized in Table 4, which presents both accuracy and F1-measure (the harmonic mean of precision and recall).</w:t>
      </w:r>
    </w:p>
    <w:p w14:paraId="444A95E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findings from the 10-fold cross-validation demonstrate the robust performance of the SVM classifier, achieving an impressive accuracy of 96.8% across the five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This high accuracy indicates the SVM algorithm's efficacy in accurately classifying remotely homologous proteins, affirming the validity and reliability of our classification model.</w:t>
      </w:r>
    </w:p>
    <w:p w14:paraId="7C668BBF" w14:textId="77777777" w:rsidR="000C10E5" w:rsidRPr="00B53549" w:rsidRDefault="000C10E5">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0C10E5" w:rsidRPr="00B53549" w14:paraId="1B79A926" w14:textId="77777777">
        <w:trPr>
          <w:trHeight w:val="300"/>
        </w:trPr>
        <w:tc>
          <w:tcPr>
            <w:tcW w:w="960" w:type="dxa"/>
            <w:vAlign w:val="center"/>
          </w:tcPr>
          <w:p w14:paraId="050C18C0" w14:textId="77777777" w:rsidR="000C10E5" w:rsidRPr="00B53549" w:rsidRDefault="000C10E5">
            <w:pPr>
              <w:jc w:val="center"/>
              <w:rPr>
                <w:rFonts w:asciiTheme="majorBidi" w:eastAsia="Times New Roman" w:hAnsiTheme="majorBidi" w:cstheme="majorBidi"/>
                <w:sz w:val="20"/>
                <w:szCs w:val="20"/>
              </w:rPr>
            </w:pPr>
          </w:p>
        </w:tc>
        <w:tc>
          <w:tcPr>
            <w:tcW w:w="960" w:type="dxa"/>
            <w:vAlign w:val="center"/>
          </w:tcPr>
          <w:p w14:paraId="3C1E22B1"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6B25A8D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1ECAC6A0"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6432BA7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09287F57"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71A9D5B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0C10E5" w:rsidRPr="00B53549" w14:paraId="028E6738" w14:textId="77777777">
        <w:trPr>
          <w:trHeight w:val="300"/>
        </w:trPr>
        <w:tc>
          <w:tcPr>
            <w:tcW w:w="960" w:type="dxa"/>
            <w:vAlign w:val="center"/>
          </w:tcPr>
          <w:p w14:paraId="255AE97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2BBAC8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379899E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7455C35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193464F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0A12D2D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0F2E696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6A1DA736" w14:textId="77777777">
        <w:trPr>
          <w:trHeight w:val="300"/>
        </w:trPr>
        <w:tc>
          <w:tcPr>
            <w:tcW w:w="960" w:type="dxa"/>
            <w:vAlign w:val="center"/>
          </w:tcPr>
          <w:p w14:paraId="2C1A77CE"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0E72F6F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6B7996D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329C44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FF0EB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8810C6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19C65E5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r>
      <w:tr w:rsidR="000C10E5" w:rsidRPr="00B53549" w14:paraId="44127E0F" w14:textId="77777777">
        <w:trPr>
          <w:trHeight w:val="300"/>
        </w:trPr>
        <w:tc>
          <w:tcPr>
            <w:tcW w:w="960" w:type="dxa"/>
            <w:vAlign w:val="center"/>
          </w:tcPr>
          <w:p w14:paraId="0EA4B5A3"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5FD8DA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1D4BC1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7E37F60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43E5C93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616489F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690D737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6305FEEE" w14:textId="77777777">
        <w:trPr>
          <w:trHeight w:val="300"/>
        </w:trPr>
        <w:tc>
          <w:tcPr>
            <w:tcW w:w="960" w:type="dxa"/>
            <w:vAlign w:val="center"/>
          </w:tcPr>
          <w:p w14:paraId="147ACE4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464868E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62ED9AC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0584A0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661C675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6AB5B0C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74A936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3</w:t>
            </w:r>
          </w:p>
        </w:tc>
      </w:tr>
      <w:tr w:rsidR="000C10E5" w:rsidRPr="00B53549" w14:paraId="7BB518A1" w14:textId="77777777">
        <w:trPr>
          <w:trHeight w:val="300"/>
        </w:trPr>
        <w:tc>
          <w:tcPr>
            <w:tcW w:w="960" w:type="dxa"/>
            <w:vAlign w:val="center"/>
          </w:tcPr>
          <w:p w14:paraId="7811DDDA"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078FBE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1C6431D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4AD9FBE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27A16FC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749511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52B8197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71563586" w14:textId="77777777">
        <w:trPr>
          <w:trHeight w:val="300"/>
        </w:trPr>
        <w:tc>
          <w:tcPr>
            <w:tcW w:w="960" w:type="dxa"/>
            <w:vAlign w:val="center"/>
          </w:tcPr>
          <w:p w14:paraId="6D7EE01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3768635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3AB70FD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1BE776C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19C4C2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C546B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3DAEAE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36E3671A" w14:textId="77777777">
        <w:trPr>
          <w:trHeight w:val="300"/>
        </w:trPr>
        <w:tc>
          <w:tcPr>
            <w:tcW w:w="960" w:type="dxa"/>
            <w:vAlign w:val="center"/>
          </w:tcPr>
          <w:p w14:paraId="13505BB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0CDBC6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664F8A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4AA452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1D0649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532A94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395DA4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4</w:t>
            </w:r>
          </w:p>
        </w:tc>
      </w:tr>
      <w:tr w:rsidR="000C10E5" w:rsidRPr="00B53549" w14:paraId="7A06D0F0" w14:textId="77777777">
        <w:trPr>
          <w:trHeight w:val="300"/>
        </w:trPr>
        <w:tc>
          <w:tcPr>
            <w:tcW w:w="960" w:type="dxa"/>
            <w:vAlign w:val="center"/>
          </w:tcPr>
          <w:p w14:paraId="4CF728B6"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40E1A6E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2BCCF57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0F282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228F88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77639B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0D9075E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1</w:t>
            </w:r>
          </w:p>
        </w:tc>
      </w:tr>
      <w:tr w:rsidR="000C10E5" w:rsidRPr="00B53549" w14:paraId="664BBFD1" w14:textId="77777777">
        <w:trPr>
          <w:trHeight w:val="300"/>
        </w:trPr>
        <w:tc>
          <w:tcPr>
            <w:tcW w:w="960" w:type="dxa"/>
            <w:vAlign w:val="center"/>
          </w:tcPr>
          <w:p w14:paraId="728A7AB9"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45930F0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35B386A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4342C1F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7316F04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520C90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470A041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6</w:t>
            </w:r>
          </w:p>
        </w:tc>
      </w:tr>
      <w:tr w:rsidR="000C10E5" w:rsidRPr="00B53549" w14:paraId="064C9D2A" w14:textId="77777777">
        <w:trPr>
          <w:trHeight w:val="300"/>
        </w:trPr>
        <w:tc>
          <w:tcPr>
            <w:tcW w:w="960" w:type="dxa"/>
            <w:vAlign w:val="center"/>
          </w:tcPr>
          <w:p w14:paraId="030AB07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4C214CA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34877B9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4C9C37A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2010C51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3E64A8C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36AC2D2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w:t>
            </w:r>
          </w:p>
        </w:tc>
      </w:tr>
      <w:tr w:rsidR="000C10E5" w:rsidRPr="00B53549" w14:paraId="76CABD44" w14:textId="77777777">
        <w:trPr>
          <w:trHeight w:val="300"/>
        </w:trPr>
        <w:tc>
          <w:tcPr>
            <w:tcW w:w="960" w:type="dxa"/>
            <w:vAlign w:val="center"/>
          </w:tcPr>
          <w:p w14:paraId="44361AFD" w14:textId="77777777" w:rsidR="000C10E5" w:rsidRPr="00B53549" w:rsidRDefault="0077244A">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w:t>
            </w:r>
            <w:bookmarkStart w:id="0" w:name="_GoBack"/>
            <w:bookmarkEnd w:id="0"/>
            <w:r w:rsidRPr="00B53549">
              <w:rPr>
                <w:rFonts w:asciiTheme="majorBidi" w:hAnsiTheme="majorBidi" w:cstheme="majorBidi"/>
                <w:color w:val="FF0000"/>
                <w:sz w:val="20"/>
                <w:szCs w:val="20"/>
              </w:rPr>
              <w:t>e</w:t>
            </w:r>
          </w:p>
        </w:tc>
        <w:tc>
          <w:tcPr>
            <w:tcW w:w="960" w:type="dxa"/>
            <w:vAlign w:val="center"/>
          </w:tcPr>
          <w:p w14:paraId="6AB647BB"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6DEAB9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60D6C6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2A857917"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5D8338E0"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0E29DB3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89</w:t>
            </w:r>
          </w:p>
        </w:tc>
      </w:tr>
    </w:tbl>
    <w:p w14:paraId="5ACBCB11"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573A44A2" w14:textId="77777777" w:rsidR="000C10E5" w:rsidRPr="00B53549" w:rsidRDefault="000C10E5">
      <w:pPr>
        <w:spacing w:after="0" w:line="360" w:lineRule="auto"/>
        <w:rPr>
          <w:rFonts w:asciiTheme="majorBidi" w:hAnsiTheme="majorBidi" w:cstheme="majorBidi"/>
          <w:b/>
          <w:sz w:val="28"/>
          <w:szCs w:val="28"/>
        </w:rPr>
      </w:pPr>
    </w:p>
    <w:p w14:paraId="7167E58C"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4   Classification of SCOP Superfamily: </w:t>
      </w:r>
      <w:proofErr w:type="spellStart"/>
      <w:r w:rsidRPr="00B53549">
        <w:rPr>
          <w:rFonts w:asciiTheme="majorBidi" w:hAnsiTheme="majorBidi" w:cstheme="majorBidi"/>
          <w:b/>
          <w:sz w:val="24"/>
          <w:szCs w:val="24"/>
        </w:rPr>
        <w:t>Aspartase</w:t>
      </w:r>
      <w:proofErr w:type="spellEnd"/>
      <w:r w:rsidRPr="00B53549">
        <w:rPr>
          <w:rFonts w:asciiTheme="majorBidi" w:hAnsiTheme="majorBidi" w:cstheme="majorBidi"/>
          <w:b/>
          <w:sz w:val="24"/>
          <w:szCs w:val="24"/>
        </w:rPr>
        <w:t xml:space="preserve"> Superfamily</w:t>
      </w:r>
    </w:p>
    <w:p w14:paraId="39DE1EE0" w14:textId="77777777" w:rsidR="000C10E5" w:rsidRPr="00B53549" w:rsidRDefault="000C10E5">
      <w:pPr>
        <w:spacing w:after="0" w:line="360" w:lineRule="auto"/>
        <w:rPr>
          <w:rFonts w:asciiTheme="majorBidi" w:hAnsiTheme="majorBidi" w:cstheme="majorBidi"/>
        </w:rPr>
      </w:pPr>
    </w:p>
    <w:p w14:paraId="19534A53" w14:textId="01559818"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delve into the classification of proteins 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which belongs to the all-alpha class of proteins in the SCOP database. A superfamily in the SCOP database encompasses a group of protein families that share a common evolutionary origin, characterized by related functions and sequence or structural similarities. The accurate classification of protein families within a superfamily is of paramount importance. For our analysis, we focused o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which is known for its role in catalyzing the reaction between aspartic acid and </w:t>
      </w:r>
      <w:proofErr w:type="spellStart"/>
      <w:r w:rsidRPr="00B53549">
        <w:rPr>
          <w:rFonts w:asciiTheme="majorBidi" w:hAnsiTheme="majorBidi" w:cstheme="majorBidi"/>
          <w:sz w:val="24"/>
          <w:szCs w:val="24"/>
        </w:rPr>
        <w:t>fumaric</w:t>
      </w:r>
      <w:proofErr w:type="spellEnd"/>
      <w:r w:rsidRPr="00B53549">
        <w:rPr>
          <w:rFonts w:asciiTheme="majorBidi" w:hAnsiTheme="majorBidi" w:cstheme="majorBidi"/>
          <w:sz w:val="24"/>
          <w:szCs w:val="24"/>
        </w:rPr>
        <w:t xml:space="preserve"> acid, producing </w:t>
      </w:r>
      <w:proofErr w:type="spellStart"/>
      <w:r w:rsidRPr="00B53549">
        <w:rPr>
          <w:rFonts w:asciiTheme="majorBidi" w:hAnsiTheme="majorBidi" w:cstheme="majorBidi"/>
          <w:sz w:val="24"/>
          <w:szCs w:val="24"/>
        </w:rPr>
        <w:t>fumaric</w:t>
      </w:r>
      <w:proofErr w:type="spellEnd"/>
      <w:r w:rsidRPr="00B53549">
        <w:rPr>
          <w:rFonts w:asciiTheme="majorBidi" w:hAnsiTheme="majorBidi" w:cstheme="majorBidi"/>
          <w:sz w:val="24"/>
          <w:szCs w:val="24"/>
        </w:rPr>
        <w:t xml:space="preserve"> acid and ammonium ions </w:t>
      </w:r>
      <w:r w:rsidRPr="00B53549">
        <w:rPr>
          <w:rFonts w:asciiTheme="majorBidi" w:hAnsiTheme="majorBidi" w:cstheme="majorBidi"/>
          <w:sz w:val="24"/>
          <w:szCs w:val="24"/>
        </w:rPr>
        <w:lastRenderedPageBreak/>
        <w:t xml:space="preserve">through a specialized mechanism. Notably, </w:t>
      </w:r>
      <w:proofErr w:type="spellStart"/>
      <w:r w:rsidRPr="00B53549">
        <w:rPr>
          <w:rFonts w:asciiTheme="majorBidi" w:hAnsiTheme="majorBidi" w:cstheme="majorBidi"/>
          <w:sz w:val="24"/>
          <w:szCs w:val="24"/>
        </w:rPr>
        <w:t>aspartases</w:t>
      </w:r>
      <w:proofErr w:type="spellEnd"/>
      <w:r w:rsidRPr="00B53549">
        <w:rPr>
          <w:rFonts w:asciiTheme="majorBidi" w:hAnsiTheme="majorBidi" w:cstheme="majorBidi"/>
          <w:sz w:val="24"/>
          <w:szCs w:val="24"/>
        </w:rPr>
        <w:t xml:space="preserve"> from various organisms exhibit high sequence homology and are functionally related enzyme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Viola&lt;/Author&gt;&lt;Year&gt;2000&lt;/Year&gt;&lt;RecNum&gt;25&lt;/RecNum&gt;&lt;DisplayText&gt;[20]&lt;/DisplayText&gt;&lt;record&gt;&lt;rec-number&gt;25&lt;/rec-number&gt;&lt;foreign-keys&gt;&lt;key app="EN" db-id="pz9x0eawezazasetddmx2xtwpax0wt0f2pat" timestamp="1685386333"&gt;25&lt;/key&gt;&lt;/foreign-keys&gt;&lt;ref-type name="Journal Article"&gt;17&lt;/ref-type&gt;&lt;contributors&gt;&lt;authors&gt;&lt;author&gt;Viola, Ronald E.&lt;/author&gt;&lt;/authors&gt;&lt;/contributors&gt;&lt;titles&gt;&lt;title&gt;L-aspartase: new tricks from an old enzyme.&lt;/title&gt;&lt;secondary-title&gt;Advances in enzymology and related areas of molecular biology&lt;/secondary-title&gt;&lt;/titles&gt;&lt;pages&gt;295--341&lt;/pages&gt;&lt;volume&gt;74&lt;/volume&gt;&lt;dates&gt;&lt;year&gt;200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0]</w:t>
      </w:r>
      <w:r w:rsidR="006837B5">
        <w:rPr>
          <w:rFonts w:asciiTheme="majorBidi" w:hAnsiTheme="majorBidi" w:cstheme="majorBidi"/>
          <w:sz w:val="24"/>
          <w:szCs w:val="24"/>
        </w:rPr>
        <w:fldChar w:fldCharType="end"/>
      </w:r>
      <w:r w:rsidRPr="00B53549">
        <w:rPr>
          <w:rFonts w:asciiTheme="majorBidi" w:hAnsiTheme="majorBidi" w:cstheme="majorBidi"/>
          <w:sz w:val="24"/>
          <w:szCs w:val="24"/>
        </w:rPr>
        <w:t>. This superfamily consists of three families with the IDs a.127.1.0, a.127.1.1, and a.127.1.2, which have 48, 40, and 11 proteins, respectively. Figure 3 visually presents a UMAP representation of the energy profiles of the proteins within this dataset. This visualization unequivocally demonstrates the effective separation of proteins belonging to the three families. The evident distinctiveness of energy profiles highlights the invaluable utility of such profiles in the precise classification of proteins at family level. Furthermore, it underscores the broader potential of energy profiles in superfamily classification across diverse protein families.</w:t>
      </w:r>
    </w:p>
    <w:p w14:paraId="2B57088D" w14:textId="77777777" w:rsidR="000C10E5" w:rsidRPr="00B53549" w:rsidRDefault="000C10E5">
      <w:pPr>
        <w:spacing w:after="0" w:line="360" w:lineRule="auto"/>
        <w:rPr>
          <w:rFonts w:asciiTheme="majorBidi" w:hAnsiTheme="majorBidi" w:cstheme="majorBidi"/>
        </w:rPr>
      </w:pPr>
    </w:p>
    <w:p w14:paraId="44EFDE1E" w14:textId="77777777" w:rsidR="000C10E5" w:rsidRPr="00B53549" w:rsidRDefault="0077244A">
      <w:pPr>
        <w:spacing w:after="0" w:line="240" w:lineRule="auto"/>
        <w:rPr>
          <w:rFonts w:asciiTheme="majorBidi" w:hAnsiTheme="majorBidi" w:cstheme="majorBidi"/>
        </w:rPr>
      </w:pPr>
      <w:r w:rsidRPr="00B53549">
        <w:rPr>
          <w:rFonts w:asciiTheme="majorBidi" w:hAnsiTheme="majorBidi" w:cstheme="majorBidi"/>
        </w:rPr>
        <w:t>A                                                                               B</w:t>
      </w:r>
    </w:p>
    <w:p w14:paraId="4128F705" w14:textId="77777777" w:rsidR="000C10E5" w:rsidRPr="00B53549" w:rsidRDefault="0077244A">
      <w:pPr>
        <w:keepNext/>
        <w:spacing w:after="0" w:line="360" w:lineRule="auto"/>
        <w:rPr>
          <w:rFonts w:asciiTheme="majorBidi" w:hAnsiTheme="majorBidi" w:cstheme="majorBidi"/>
        </w:rPr>
      </w:pPr>
      <w:r w:rsidRPr="00B53549">
        <w:rPr>
          <w:rFonts w:asciiTheme="majorBidi" w:hAnsiTheme="majorBidi" w:cstheme="majorBidi"/>
          <w:noProof/>
          <w:lang w:val="fi-FI" w:eastAsia="fi-FI"/>
        </w:rPr>
        <w:drawing>
          <wp:inline distT="0" distB="0" distL="0" distR="0" wp14:anchorId="7539DC38" wp14:editId="47C24A1A">
            <wp:extent cx="3125470" cy="27209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a:srcRect/>
                    <a:stretch>
                      <a:fillRect/>
                    </a:stretch>
                  </pic:blipFill>
                  <pic:spPr>
                    <a:xfrm>
                      <a:off x="0" y="0"/>
                      <a:ext cx="3125470" cy="2720975"/>
                    </a:xfrm>
                    <a:prstGeom prst="rect">
                      <a:avLst/>
                    </a:prstGeom>
                    <a:ln/>
                  </pic:spPr>
                </pic:pic>
              </a:graphicData>
            </a:graphic>
          </wp:inline>
        </w:drawing>
      </w:r>
      <w:r w:rsidRPr="00B53549">
        <w:rPr>
          <w:rFonts w:asciiTheme="majorBidi" w:hAnsiTheme="majorBidi" w:cstheme="majorBidi"/>
          <w:noProof/>
          <w:lang w:val="fi-FI" w:eastAsia="fi-FI"/>
        </w:rPr>
        <w:drawing>
          <wp:inline distT="0" distB="0" distL="0" distR="0" wp14:anchorId="03A1A7BB" wp14:editId="6BAC7411">
            <wp:extent cx="2773045" cy="2870835"/>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6"/>
                    <a:srcRect/>
                    <a:stretch>
                      <a:fillRect/>
                    </a:stretch>
                  </pic:blipFill>
                  <pic:spPr>
                    <a:xfrm>
                      <a:off x="0" y="0"/>
                      <a:ext cx="2773045" cy="2870835"/>
                    </a:xfrm>
                    <a:prstGeom prst="rect">
                      <a:avLst/>
                    </a:prstGeom>
                    <a:ln/>
                  </pic:spPr>
                </pic:pic>
              </a:graphicData>
            </a:graphic>
          </wp:inline>
        </w:drawing>
      </w:r>
    </w:p>
    <w:p w14:paraId="5B9957A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3: Two-dimensional representation of Three family in </w:t>
      </w:r>
      <w:proofErr w:type="spellStart"/>
      <w:r w:rsidRPr="00B53549">
        <w:rPr>
          <w:rFonts w:asciiTheme="majorBidi" w:hAnsiTheme="majorBidi" w:cstheme="majorBidi"/>
          <w:i/>
          <w:color w:val="44546A"/>
          <w:sz w:val="18"/>
          <w:szCs w:val="18"/>
        </w:rPr>
        <w:t>aspartase</w:t>
      </w:r>
      <w:proofErr w:type="spellEnd"/>
      <w:r w:rsidRPr="00B53549">
        <w:rPr>
          <w:rFonts w:asciiTheme="majorBidi" w:hAnsiTheme="majorBidi" w:cstheme="majorBidi"/>
          <w:i/>
          <w:color w:val="44546A"/>
          <w:sz w:val="18"/>
          <w:szCs w:val="18"/>
        </w:rPr>
        <w:t xml:space="preserve"> superfamily (SCOP) by LDA method with energetic profile 210-dimensional </w:t>
      </w:r>
      <w:r w:rsidRPr="00B53549">
        <w:rPr>
          <w:rFonts w:asciiTheme="majorBidi" w:hAnsiTheme="majorBidi" w:cstheme="majorBidi"/>
          <w:i/>
          <w:color w:val="FF0000"/>
          <w:sz w:val="18"/>
          <w:szCs w:val="18"/>
        </w:rPr>
        <w:t xml:space="preserve">PCEP </w:t>
      </w:r>
      <w:r w:rsidRPr="00B53549">
        <w:rPr>
          <w:rFonts w:asciiTheme="majorBidi" w:hAnsiTheme="majorBidi" w:cstheme="majorBidi"/>
          <w:i/>
          <w:color w:val="44546A"/>
          <w:sz w:val="18"/>
          <w:szCs w:val="18"/>
        </w:rPr>
        <w:t xml:space="preserve">(A) and 250-dimensional </w:t>
      </w:r>
      <w:r w:rsidRPr="00B53549">
        <w:rPr>
          <w:rFonts w:asciiTheme="majorBidi" w:hAnsiTheme="majorBidi" w:cstheme="majorBidi"/>
          <w:i/>
          <w:color w:val="00B0F0"/>
          <w:sz w:val="18"/>
          <w:szCs w:val="18"/>
        </w:rPr>
        <w:t xml:space="preserve">SQEP </w:t>
      </w:r>
      <w:r w:rsidRPr="00B53549">
        <w:rPr>
          <w:rFonts w:asciiTheme="majorBidi" w:hAnsiTheme="majorBidi" w:cstheme="majorBidi"/>
          <w:i/>
          <w:color w:val="44546A"/>
          <w:sz w:val="18"/>
          <w:szCs w:val="18"/>
        </w:rPr>
        <w:t>(B).</w:t>
      </w:r>
    </w:p>
    <w:p w14:paraId="24C47D88" w14:textId="77777777" w:rsidR="000C10E5" w:rsidRPr="00B53549" w:rsidRDefault="000C10E5">
      <w:pPr>
        <w:spacing w:after="0" w:line="360" w:lineRule="auto"/>
        <w:rPr>
          <w:rFonts w:asciiTheme="majorBidi" w:hAnsiTheme="majorBidi" w:cstheme="majorBidi"/>
          <w:b/>
          <w:sz w:val="24"/>
          <w:szCs w:val="24"/>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4BB3AA9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 we introduce our novel approach leveraging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46A528CB" w14:textId="77777777" w:rsidR="000C10E5" w:rsidRPr="00B53549" w:rsidRDefault="000C10E5">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15D05DB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release of SARS-CoV-2 protein structures in the Protein Data Bank (PDB) has been instrumental in advancing our understanding of this novel coronavirus. These structures encompass an array of vital viral components, including 28 spike glycoprotein structures, over 150 main protease structures, and over 60 structures of other critical SARS-CoV-2 proteins, marking a valuable resource. These high-resolution protein structures play a pivotal role in unraveling the intricacies of viral assembly and serve as indispensable tools for rational vaccine and therapeutic development. Among the arsenal of viral proteins, the spike glycoprotein, a transmembrane glycoprotein, takes center stage. This protein orchestrates viral infection by facilitating host receptor binding and serves as the primary target for neutralizing antibodies and vaccine design efforts. To comprehensively explore the structural landscape of these spike glycoproteins and gain insights into their evolutionary relationships, we harnessed the resources of the CoV3D database (https://cov3d.ibbr.umd.edu), a comprehensive repository housing a wealth of coronavirus protein structures and their intricate complexes with antibodies, receptors, and small molecules. From the CoV3D database, we extracted a dataset comprising 133 spike glycoprotein structures distinguished by the presence of the closed receptor binding domain (RBD) within their structure. This dataset encompasses 79 chains from SARS-CoV-2, 25 chains from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29 chains from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To investigate the structural divergence and relationships among these spike glycoproteins, we employed a 210-dimensional Profile of Cumulative Energy Profiles (PCEP) analysis. Calculating Manhattan distances between all pairs of energetic profiles, we effectively segregated the spike glycoprotein structures into three distinct clusters through unsupervised clustering based on these distances. These clusters correspond to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w:t>
      </w:r>
      <w:r w:rsidRPr="00B53549">
        <w:rPr>
          <w:rFonts w:asciiTheme="majorBidi" w:hAnsiTheme="majorBidi" w:cstheme="majorBidi"/>
          <w:sz w:val="24"/>
          <w:szCs w:val="24"/>
        </w:rPr>
        <w:lastRenderedPageBreak/>
        <w:t>and SARS-CoV-2 viruses, providing a visually informative representation of the structural relationships within this protein family (see Figure 7).</w:t>
      </w:r>
    </w:p>
    <w:p w14:paraId="75A86423"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a parallel study, we conducted hierarchical clustering of spike protein sequences from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and SARS-CoV-2 viruses. This clustering was grounded in the distances between their energetic profile similarities, characterized by a 210-dimensional Structural Quality Energy Profile (SQEP). The resulting </w:t>
      </w:r>
      <w:proofErr w:type="spellStart"/>
      <w:r w:rsidRPr="00B53549">
        <w:rPr>
          <w:rFonts w:asciiTheme="majorBidi" w:hAnsiTheme="majorBidi" w:cstheme="majorBidi"/>
          <w:sz w:val="24"/>
          <w:szCs w:val="24"/>
        </w:rPr>
        <w:t>dendrogram</w:t>
      </w:r>
      <w:proofErr w:type="spellEnd"/>
      <w:r w:rsidRPr="00B53549">
        <w:rPr>
          <w:rFonts w:asciiTheme="majorBidi" w:hAnsiTheme="majorBidi" w:cstheme="majorBidi"/>
          <w:sz w:val="24"/>
          <w:szCs w:val="24"/>
        </w:rPr>
        <w:t xml:space="preserve"> visualization unveiled the intricate evolutionary relationships among spike proteins within these three viruses, offering complementary insights into the dynamic evolution of this crucial viral component, as elucidated in previous research endeavors.</w:t>
      </w: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7"/>
                    <a:srcRect r="4967" b="8834"/>
                    <a:stretch>
                      <a:fillRect/>
                    </a:stretch>
                  </pic:blipFill>
                  <pic:spPr>
                    <a:xfrm>
                      <a:off x="0" y="0"/>
                      <a:ext cx="5651500" cy="2173605"/>
                    </a:xfrm>
                    <a:prstGeom prst="rect">
                      <a:avLst/>
                    </a:prstGeom>
                    <a:ln/>
                  </pic:spPr>
                </pic:pic>
              </a:graphicData>
            </a:graphic>
          </wp:inline>
        </w:drawing>
      </w:r>
    </w:p>
    <w:p w14:paraId="3BB7F84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w:t>
      </w:r>
      <w:proofErr w:type="spellStart"/>
      <w:r w:rsidRPr="00B53549">
        <w:rPr>
          <w:rFonts w:asciiTheme="majorBidi" w:hAnsiTheme="majorBidi" w:cstheme="majorBidi"/>
          <w:i/>
          <w:color w:val="44546A"/>
          <w:sz w:val="18"/>
          <w:szCs w:val="18"/>
        </w:rPr>
        <w:t>dendrogram</w:t>
      </w:r>
      <w:proofErr w:type="spellEnd"/>
      <w:r w:rsidRPr="00B53549">
        <w:rPr>
          <w:rFonts w:asciiTheme="majorBidi" w:hAnsiTheme="majorBidi" w:cstheme="majorBidi"/>
          <w:i/>
          <w:color w:val="44546A"/>
          <w:sz w:val="18"/>
          <w:szCs w:val="18"/>
        </w:rPr>
        <w:t xml:space="preserve"> of was generated based on pairwise the energetic profile 210-dimensional </w:t>
      </w:r>
      <w:r w:rsidRPr="00B53549">
        <w:rPr>
          <w:rFonts w:asciiTheme="majorBidi" w:hAnsiTheme="majorBidi" w:cstheme="majorBidi"/>
          <w:i/>
          <w:color w:val="FF0000"/>
          <w:sz w:val="18"/>
          <w:szCs w:val="18"/>
        </w:rPr>
        <w:t>PCEP</w:t>
      </w:r>
      <w:r w:rsidRPr="00B53549">
        <w:rPr>
          <w:rFonts w:asciiTheme="majorBidi" w:hAnsiTheme="majorBidi" w:cstheme="majorBidi"/>
          <w:i/>
          <w:color w:val="44546A"/>
          <w:sz w:val="18"/>
          <w:szCs w:val="18"/>
        </w:rPr>
        <w:t xml:space="preserve"> similarities between 133 spike glycoprotein chain structures in R (</w:t>
      </w:r>
      <w:hyperlink r:id="rId38">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xml:space="preserve">). </w:t>
      </w:r>
      <w:proofErr w:type="gramStart"/>
      <w:r w:rsidRPr="00B53549">
        <w:rPr>
          <w:rFonts w:asciiTheme="majorBidi" w:hAnsiTheme="majorBidi" w:cstheme="majorBidi"/>
          <w:i/>
          <w:color w:val="44546A"/>
          <w:sz w:val="18"/>
          <w:szCs w:val="18"/>
        </w:rPr>
        <w:t>leaves</w:t>
      </w:r>
      <w:proofErr w:type="gramEnd"/>
      <w:r w:rsidRPr="00B53549">
        <w:rPr>
          <w:rFonts w:asciiTheme="majorBidi" w:hAnsiTheme="majorBidi" w:cstheme="majorBidi"/>
          <w:i/>
          <w:color w:val="44546A"/>
          <w:sz w:val="18"/>
          <w:szCs w:val="18"/>
        </w:rPr>
        <w:t xml:space="preserve"> labels are the </w:t>
      </w:r>
      <w:proofErr w:type="spellStart"/>
      <w:r w:rsidRPr="00B53549">
        <w:rPr>
          <w:rFonts w:asciiTheme="majorBidi" w:hAnsiTheme="majorBidi" w:cstheme="majorBidi"/>
          <w:i/>
          <w:color w:val="44546A"/>
          <w:sz w:val="18"/>
          <w:szCs w:val="18"/>
        </w:rPr>
        <w:t>pdb</w:t>
      </w:r>
      <w:proofErr w:type="spellEnd"/>
      <w:r w:rsidRPr="00B53549">
        <w:rPr>
          <w:rFonts w:asciiTheme="majorBidi" w:hAnsiTheme="majorBidi" w:cstheme="majorBidi"/>
          <w:i/>
          <w:color w:val="44546A"/>
          <w:sz w:val="18"/>
          <w:szCs w:val="18"/>
        </w:rPr>
        <w:t>-IDs of the chains.</w:t>
      </w:r>
    </w:p>
    <w:p w14:paraId="1BBC963C" w14:textId="77777777" w:rsidR="000C10E5" w:rsidRPr="00B53549" w:rsidRDefault="0077244A">
      <w:pPr>
        <w:keepNext/>
        <w:spacing w:after="0" w:line="360" w:lineRule="auto"/>
        <w:jc w:val="both"/>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7ED893E5" wp14:editId="55AEC56E">
            <wp:extent cx="5478780" cy="2960370"/>
            <wp:effectExtent l="0" t="0" r="0" b="0"/>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9"/>
                    <a:srcRect l="961" t="22021" r="800" b="2022"/>
                    <a:stretch>
                      <a:fillRect/>
                    </a:stretch>
                  </pic:blipFill>
                  <pic:spPr>
                    <a:xfrm>
                      <a:off x="0" y="0"/>
                      <a:ext cx="5478780" cy="2960370"/>
                    </a:xfrm>
                    <a:prstGeom prst="rect">
                      <a:avLst/>
                    </a:prstGeom>
                    <a:ln/>
                  </pic:spPr>
                </pic:pic>
              </a:graphicData>
            </a:graphic>
          </wp:inline>
        </w:drawing>
      </w:r>
    </w:p>
    <w:p w14:paraId="2CDC387E"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8: Clustering of coronavirus spike glycoprotein structures. The </w:t>
      </w:r>
      <w:proofErr w:type="spellStart"/>
      <w:r w:rsidRPr="00B53549">
        <w:rPr>
          <w:rFonts w:asciiTheme="majorBidi" w:hAnsiTheme="majorBidi" w:cstheme="majorBidi"/>
          <w:i/>
          <w:color w:val="44546A"/>
          <w:sz w:val="18"/>
          <w:szCs w:val="18"/>
        </w:rPr>
        <w:t>dendrogram</w:t>
      </w:r>
      <w:proofErr w:type="spellEnd"/>
      <w:r w:rsidRPr="00B53549">
        <w:rPr>
          <w:rFonts w:asciiTheme="majorBidi" w:hAnsiTheme="majorBidi" w:cstheme="majorBidi"/>
          <w:i/>
          <w:color w:val="44546A"/>
          <w:sz w:val="18"/>
          <w:szCs w:val="18"/>
        </w:rPr>
        <w:t xml:space="preserve"> of was generated based on pairwise the energetic profile 210-dimensional EQEP similarities between 9 spike protein sequences in.</w:t>
      </w:r>
    </w:p>
    <w:p w14:paraId="176FF232"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Accession id; 2019-nCoV[Wuhan-Hu-1]: QHD43416.1, 2019-nCoV[HKU-SZ-005b]: QHN73810.1, 2019-nCoV[HKU-SZ-002a]: QHN73795.1, SA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GZ02]: AAS00003.1, SA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GD01]: AAP51227.1, SA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Sino1-11]: AAR23586.1, SA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GZ02]: AAS00003.1, SA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NS-1]: AAR91586.1, ME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ChinaGD01]: AKJ80137.2, MERS-</w:t>
      </w:r>
      <w:proofErr w:type="spellStart"/>
      <w:r w:rsidRPr="00B53549">
        <w:rPr>
          <w:rFonts w:asciiTheme="majorBidi" w:hAnsiTheme="majorBidi" w:cstheme="majorBidi"/>
          <w:i/>
          <w:color w:val="44546A"/>
          <w:sz w:val="18"/>
          <w:szCs w:val="18"/>
        </w:rPr>
        <w:t>CoV</w:t>
      </w:r>
      <w:proofErr w:type="spellEnd"/>
      <w:r w:rsidRPr="00B53549">
        <w:rPr>
          <w:rFonts w:asciiTheme="majorBidi" w:hAnsiTheme="majorBidi" w:cstheme="majorBidi"/>
          <w:i/>
          <w:color w:val="44546A"/>
          <w:sz w:val="18"/>
          <w:szCs w:val="18"/>
        </w:rPr>
        <w:t>[2014KSA_683]: AID55073.1.</w:t>
      </w:r>
    </w:p>
    <w:p w14:paraId="3CAB3963" w14:textId="77777777" w:rsidR="000C10E5" w:rsidRPr="00B53549" w:rsidRDefault="000C10E5">
      <w:pPr>
        <w:spacing w:after="0" w:line="360" w:lineRule="auto"/>
        <w:rPr>
          <w:rFonts w:asciiTheme="majorBidi" w:hAnsiTheme="majorBidi" w:cstheme="majorBidi"/>
          <w:b/>
          <w:sz w:val="28"/>
          <w:szCs w:val="28"/>
        </w:rPr>
      </w:pPr>
    </w:p>
    <w:p w14:paraId="0FC560E9" w14:textId="77777777" w:rsidR="000C10E5" w:rsidRPr="00B53549" w:rsidRDefault="000C10E5">
      <w:pPr>
        <w:spacing w:after="0" w:line="360" w:lineRule="auto"/>
        <w:rPr>
          <w:rFonts w:asciiTheme="majorBidi" w:hAnsiTheme="majorBidi" w:cstheme="majorBidi"/>
          <w:b/>
          <w:sz w:val="28"/>
          <w:szCs w:val="28"/>
        </w:rPr>
      </w:pPr>
    </w:p>
    <w:p w14:paraId="22238B3C" w14:textId="77777777"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77777777" w:rsidR="000C10E5" w:rsidRPr="00B53549" w:rsidRDefault="000C10E5">
      <w:pPr>
        <w:spacing w:after="0" w:line="360" w:lineRule="auto"/>
        <w:rPr>
          <w:rFonts w:asciiTheme="majorBidi" w:hAnsiTheme="majorBidi" w:cstheme="majorBidi"/>
          <w:sz w:val="24"/>
          <w:szCs w:val="24"/>
        </w:rPr>
      </w:pPr>
    </w:p>
    <w:p w14:paraId="641EBDB0" w14:textId="4AEE0B30"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methodology was further applied to the expansive ferritin-like superfamily, a superfamily whose structural phylogeny has been previously reported (20). This superfamily is of particular interest due to its striking characteristics—despite exhibiting minimal sequence similarity and substantial differences in quaternary structure and function across its constituent members, ferritin-like proteins maintain a conserved structural core (20). Notably, this superfamily encompasses a diverse array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like proteins. Lundin et al. previously delved into the phylogeny of this superfamily, constructing a phylogenetic network using the distance-based </w:t>
      </w:r>
      <w:proofErr w:type="spellStart"/>
      <w:r w:rsidRPr="00B53549">
        <w:rPr>
          <w:rFonts w:asciiTheme="majorBidi" w:hAnsiTheme="majorBidi" w:cstheme="majorBidi"/>
          <w:sz w:val="24"/>
          <w:szCs w:val="24"/>
        </w:rPr>
        <w:t>NeighborNet</w:t>
      </w:r>
      <w:proofErr w:type="spellEnd"/>
      <w:r w:rsidRPr="00B53549">
        <w:rPr>
          <w:rFonts w:asciiTheme="majorBidi" w:hAnsiTheme="majorBidi" w:cstheme="majorBidi"/>
          <w:sz w:val="24"/>
          <w:szCs w:val="24"/>
        </w:rPr>
        <w:t xml:space="preserve"> network method, grounded in distance calculated through structure-</w:t>
      </w:r>
      <w:r w:rsidRPr="00B53549">
        <w:rPr>
          <w:rFonts w:asciiTheme="majorBidi" w:hAnsiTheme="majorBidi" w:cstheme="majorBidi"/>
          <w:sz w:val="24"/>
          <w:szCs w:val="24"/>
        </w:rPr>
        <w:lastRenderedPageBreak/>
        <w:t xml:space="preserve">based alignment method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20). Moreover, Malik et al.</w:t>
      </w:r>
      <w:r w:rsidR="006837B5">
        <w:rPr>
          <w:rFonts w:asciiTheme="majorBidi" w:hAnsiTheme="majorBidi" w:cstheme="majorBidi"/>
          <w:sz w:val="24"/>
          <w:szCs w:val="24"/>
        </w:rPr>
        <w:t xml:space="preserve">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21) conducted a study in 2020 to assess whether phylogenies derived from pairwise structural comparisons are influenced by protein length and shape disparities. Their findings indicated that structural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 xml:space="preserve"> thrives when structures exhibit remarkably similar lengths, while our method remains robust, impervious to protein length variations.</w:t>
      </w:r>
    </w:p>
    <w:p w14:paraId="0A5FF8A9" w14:textId="40FFE72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o explore the phylogenetic relationships within this superfamily, we employed the neighbor-joining method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3]</w:t>
      </w:r>
      <w:r w:rsidR="006837B5">
        <w:rPr>
          <w:rFonts w:asciiTheme="majorBidi" w:hAnsiTheme="majorBidi" w:cstheme="majorBidi"/>
          <w:sz w:val="24"/>
          <w:szCs w:val="24"/>
        </w:rPr>
        <w:fldChar w:fldCharType="end"/>
      </w:r>
      <w:r w:rsidRPr="00B53549">
        <w:rPr>
          <w:rFonts w:asciiTheme="majorBidi" w:hAnsiTheme="majorBidi" w:cstheme="majorBidi"/>
          <w:sz w:val="24"/>
          <w:szCs w:val="24"/>
        </w:rPr>
        <w:t>(22) to reconstruct the phylogenetic tree, harnessing both Profile of Cumulative Energy Profiles (PCEP) and Structural Quality Energy Profile (SQEP) data (Figure 9). We calculated Manhattan distances between all pairs of energetic profiles encompassing 250-dimensional PCEP, ASEP, and DAEP for the superfamily proteins, subsequently utilizing this distance matrix to inform our tree-building process.</w:t>
      </w:r>
    </w:p>
    <w:p w14:paraId="1ED31834" w14:textId="12FF71E9"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sidR="006837B5">
        <w:rPr>
          <w:rFonts w:asciiTheme="majorBidi" w:hAnsiTheme="majorBidi" w:cstheme="majorBidi"/>
          <w:sz w:val="24"/>
          <w:szCs w:val="24"/>
        </w:rPr>
        <w:t xml:space="preserve">s conducted by Lundin et al.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6837B5">
        <w:rPr>
          <w:rFonts w:asciiTheme="majorBidi" w:hAnsiTheme="majorBidi" w:cstheme="majorBidi"/>
          <w:sz w:val="24"/>
          <w:szCs w:val="24"/>
        </w:rPr>
        <w:t>and Malik et al.</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006837B5">
        <w:rPr>
          <w:rFonts w:asciiTheme="majorBidi" w:hAnsiTheme="majorBidi" w:cstheme="majorBidi"/>
          <w:sz w:val="24"/>
          <w:szCs w:val="24"/>
        </w:rPr>
        <w:t xml:space="preserve"> </w:t>
      </w:r>
      <w:proofErr w:type="gramStart"/>
      <w:r w:rsidRPr="00B53549">
        <w:rPr>
          <w:rFonts w:asciiTheme="majorBidi" w:hAnsiTheme="majorBidi" w:cstheme="majorBidi"/>
          <w:sz w:val="24"/>
          <w:szCs w:val="24"/>
        </w:rPr>
        <w:t>in</w:t>
      </w:r>
      <w:proofErr w:type="gramEnd"/>
      <w:r w:rsidRPr="00B53549">
        <w:rPr>
          <w:rFonts w:asciiTheme="majorBidi" w:hAnsiTheme="majorBidi" w:cstheme="majorBidi"/>
          <w:sz w:val="24"/>
          <w:szCs w:val="24"/>
        </w:rPr>
        <w:t xml:space="preserve"> 2020, further affirming the robustness of our approach (see Figure 8). Figure 8 visually illustrates that the overarching classification delineated in SCOP, CATH, and </w:t>
      </w:r>
      <w:proofErr w:type="spellStart"/>
      <w:r w:rsidRPr="00B53549">
        <w:rPr>
          <w:rFonts w:asciiTheme="majorBidi" w:hAnsiTheme="majorBidi" w:cstheme="majorBidi"/>
          <w:sz w:val="24"/>
          <w:szCs w:val="24"/>
        </w:rPr>
        <w:t>Pfam</w:t>
      </w:r>
      <w:proofErr w:type="spellEnd"/>
      <w:r w:rsidRPr="00B53549">
        <w:rPr>
          <w:rFonts w:asciiTheme="majorBidi" w:hAnsiTheme="majorBidi" w:cstheme="majorBidi"/>
          <w:sz w:val="24"/>
          <w:szCs w:val="24"/>
        </w:rPr>
        <w:t xml:space="preserve"> (http://pfam.xfam.org/) is faithfully recapitulated through our energy-based phylogenetic analysis.</w:t>
      </w:r>
    </w:p>
    <w:p w14:paraId="23544E32" w14:textId="77777777" w:rsidR="000C10E5" w:rsidRPr="00B53549" w:rsidRDefault="000C10E5">
      <w:pPr>
        <w:spacing w:after="0" w:line="360" w:lineRule="auto"/>
        <w:rPr>
          <w:rFonts w:asciiTheme="majorBidi" w:hAnsiTheme="majorBidi" w:cstheme="majorBidi"/>
          <w:b/>
          <w:sz w:val="24"/>
          <w:szCs w:val="24"/>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9: Energy-based phylogenetic of the ferritin-like superfamily. The two large SCOP families, ferritins (a.25.1.1; </w:t>
      </w:r>
      <w:proofErr w:type="spellStart"/>
      <w:r w:rsidRPr="00B53549">
        <w:rPr>
          <w:rFonts w:asciiTheme="majorBidi" w:hAnsiTheme="majorBidi" w:cstheme="majorBidi"/>
          <w:i/>
          <w:color w:val="44546A"/>
          <w:sz w:val="18"/>
          <w:szCs w:val="18"/>
        </w:rPr>
        <w:t>Bacteri</w:t>
      </w:r>
      <w:proofErr w:type="spellEnd"/>
      <w:r w:rsidRPr="00B53549">
        <w:rPr>
          <w:rFonts w:asciiTheme="majorBidi" w:hAnsiTheme="majorBidi" w:cstheme="majorBidi"/>
          <w:i/>
          <w:color w:val="44546A"/>
          <w:sz w:val="18"/>
          <w:szCs w:val="18"/>
        </w:rPr>
        <w:t xml:space="preserve">, Ferritins, </w:t>
      </w:r>
      <w:proofErr w:type="spellStart"/>
      <w:r w:rsidRPr="00B53549">
        <w:rPr>
          <w:rFonts w:asciiTheme="majorBidi" w:hAnsiTheme="majorBidi" w:cstheme="majorBidi"/>
          <w:i/>
          <w:color w:val="44546A"/>
          <w:sz w:val="18"/>
          <w:szCs w:val="18"/>
        </w:rPr>
        <w:t>Dps</w:t>
      </w:r>
      <w:proofErr w:type="spellEnd"/>
      <w:r w:rsidRPr="00B53549">
        <w:rPr>
          <w:rFonts w:asciiTheme="majorBidi" w:hAnsiTheme="majorBidi" w:cstheme="majorBidi"/>
          <w:i/>
          <w:color w:val="44546A"/>
          <w:sz w:val="18"/>
          <w:szCs w:val="18"/>
        </w:rPr>
        <w:t xml:space="preserve"> and NA) and ribonucleotide reductase-like (a.25.1.2; </w:t>
      </w:r>
      <w:proofErr w:type="spellStart"/>
      <w:r w:rsidRPr="00B53549">
        <w:rPr>
          <w:rFonts w:asciiTheme="majorBidi" w:hAnsiTheme="majorBidi" w:cstheme="majorBidi"/>
          <w:i/>
          <w:color w:val="44546A"/>
          <w:sz w:val="18"/>
          <w:szCs w:val="18"/>
        </w:rPr>
        <w:t>BMM_alph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BMM_bet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Fatty_acid</w:t>
      </w:r>
      <w:proofErr w:type="spellEnd"/>
      <w:r w:rsidRPr="00B53549">
        <w:rPr>
          <w:rFonts w:asciiTheme="majorBidi" w:hAnsiTheme="majorBidi" w:cstheme="majorBidi"/>
          <w:i/>
          <w:color w:val="44546A"/>
          <w:sz w:val="18"/>
          <w:szCs w:val="18"/>
        </w:rPr>
        <w:t xml:space="preserve"> and RNRR2) separated in the tree with smaller groups.</w:t>
      </w:r>
    </w:p>
    <w:p w14:paraId="6082EAA6" w14:textId="77777777" w:rsidR="000C10E5" w:rsidRPr="00B53549" w:rsidRDefault="000C10E5">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w:t>
      </w:r>
      <w:r w:rsidRPr="00B53549">
        <w:rPr>
          <w:rFonts w:asciiTheme="majorBidi" w:hAnsiTheme="majorBidi" w:cstheme="majorBidi"/>
          <w:sz w:val="24"/>
          <w:szCs w:val="24"/>
        </w:rPr>
        <w:lastRenderedPageBreak/>
        <w:t>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14B41BC" w14:textId="77777777" w:rsidR="001C2945" w:rsidRPr="001C2945" w:rsidRDefault="0070158F" w:rsidP="001C2945">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C2945" w:rsidRPr="001C2945">
        <w:t>1.</w:t>
      </w:r>
      <w:r w:rsidR="001C2945" w:rsidRPr="001C2945">
        <w:tab/>
        <w:t xml:space="preserve">Sayers, E.W., et al., </w:t>
      </w:r>
      <w:r w:rsidR="001C2945" w:rsidRPr="001C2945">
        <w:rPr>
          <w:i/>
        </w:rPr>
        <w:t>Database resources of the national center for biotechnology information.</w:t>
      </w:r>
      <w:r w:rsidR="001C2945" w:rsidRPr="001C2945">
        <w:t xml:space="preserve"> Nucleic acids research, 2021. </w:t>
      </w:r>
      <w:r w:rsidR="001C2945" w:rsidRPr="001C2945">
        <w:rPr>
          <w:b/>
        </w:rPr>
        <w:t>49</w:t>
      </w:r>
      <w:r w:rsidR="001C2945" w:rsidRPr="001C2945">
        <w:t>(D1): p. D10.</w:t>
      </w:r>
    </w:p>
    <w:p w14:paraId="756C7A68" w14:textId="77777777" w:rsidR="001C2945" w:rsidRPr="001C2945" w:rsidRDefault="001C2945" w:rsidP="001C2945">
      <w:pPr>
        <w:pStyle w:val="EndNoteBibliography"/>
        <w:spacing w:after="0"/>
        <w:ind w:left="720" w:hanging="720"/>
      </w:pPr>
      <w:r w:rsidRPr="001C2945">
        <w:t>2.</w:t>
      </w:r>
      <w:r w:rsidRPr="001C2945">
        <w:tab/>
        <w:t xml:space="preserve">Altschul, S.F., et al., </w:t>
      </w:r>
      <w:r w:rsidRPr="001C2945">
        <w:rPr>
          <w:i/>
        </w:rPr>
        <w:t>Basic local alignment search tool.</w:t>
      </w:r>
      <w:r w:rsidRPr="001C2945">
        <w:t xml:space="preserve"> Journal of molecular biology, 1990. </w:t>
      </w:r>
      <w:r w:rsidRPr="001C2945">
        <w:rPr>
          <w:b/>
        </w:rPr>
        <w:t>215</w:t>
      </w:r>
      <w:r w:rsidRPr="001C2945">
        <w:t>(3): p. 403-410.</w:t>
      </w:r>
    </w:p>
    <w:p w14:paraId="7E587E17" w14:textId="77777777" w:rsidR="001C2945" w:rsidRPr="001C2945" w:rsidRDefault="001C2945" w:rsidP="001C2945">
      <w:pPr>
        <w:pStyle w:val="EndNoteBibliography"/>
        <w:spacing w:after="0"/>
        <w:ind w:left="720" w:hanging="720"/>
      </w:pPr>
      <w:r w:rsidRPr="001C2945">
        <w:t>3.</w:t>
      </w:r>
      <w:r w:rsidRPr="001C2945">
        <w:tab/>
        <w:t xml:space="preserve">Lipman, D.J. and W.R. Pearson, </w:t>
      </w:r>
      <w:r w:rsidRPr="001C2945">
        <w:rPr>
          <w:i/>
        </w:rPr>
        <w:t>Rapid and sensitive protein similarity searches.</w:t>
      </w:r>
      <w:r w:rsidRPr="001C2945">
        <w:t xml:space="preserve"> Science, 1985. </w:t>
      </w:r>
      <w:r w:rsidRPr="001C2945">
        <w:rPr>
          <w:b/>
        </w:rPr>
        <w:t>227</w:t>
      </w:r>
      <w:r w:rsidRPr="001C2945">
        <w:t>(4693): p. 1435-1441.</w:t>
      </w:r>
    </w:p>
    <w:p w14:paraId="6A6644D5" w14:textId="77777777" w:rsidR="001C2945" w:rsidRPr="001C2945" w:rsidRDefault="001C2945" w:rsidP="001C2945">
      <w:pPr>
        <w:pStyle w:val="EndNoteBibliography"/>
        <w:spacing w:after="0"/>
        <w:ind w:left="720" w:hanging="720"/>
      </w:pPr>
      <w:r w:rsidRPr="001C2945">
        <w:t>4.</w:t>
      </w:r>
      <w:r w:rsidRPr="001C2945">
        <w:tab/>
        <w:t xml:space="preserve">Mistry, J., et al., </w:t>
      </w:r>
      <w:r w:rsidRPr="001C2945">
        <w:rPr>
          <w:i/>
        </w:rPr>
        <w:t>Pfam: The protein families database in 2021.</w:t>
      </w:r>
      <w:r w:rsidRPr="001C2945">
        <w:t xml:space="preserve"> Nucleic acids research, 2021. </w:t>
      </w:r>
      <w:r w:rsidRPr="001C2945">
        <w:rPr>
          <w:b/>
        </w:rPr>
        <w:t>49</w:t>
      </w:r>
      <w:r w:rsidRPr="001C2945">
        <w:t>(D1): p. D412-D419.</w:t>
      </w:r>
    </w:p>
    <w:p w14:paraId="59D1ACA8" w14:textId="77777777" w:rsidR="001C2945" w:rsidRPr="001C2945" w:rsidRDefault="001C2945" w:rsidP="001C2945">
      <w:pPr>
        <w:pStyle w:val="EndNoteBibliography"/>
        <w:spacing w:after="0"/>
        <w:ind w:left="720" w:hanging="720"/>
      </w:pPr>
      <w:r w:rsidRPr="001C2945">
        <w:t>5.</w:t>
      </w:r>
      <w:r w:rsidRPr="001C2945">
        <w:tab/>
        <w:t xml:space="preserve">Jain, A., et al., </w:t>
      </w:r>
      <w:r w:rsidRPr="001C2945">
        <w:rPr>
          <w:i/>
        </w:rPr>
        <w:t>Analyzing effect of quadruple multiple sequence alignments on deep learning based protein inter-residue distance prediction.</w:t>
      </w:r>
      <w:r w:rsidRPr="001C2945">
        <w:t xml:space="preserve"> Scientific Reports, 2021. </w:t>
      </w:r>
      <w:r w:rsidRPr="001C2945">
        <w:rPr>
          <w:b/>
        </w:rPr>
        <w:t>11</w:t>
      </w:r>
      <w:r w:rsidRPr="001C2945">
        <w:t>(1): p. 7574.</w:t>
      </w:r>
    </w:p>
    <w:p w14:paraId="1E61896B" w14:textId="77777777" w:rsidR="001C2945" w:rsidRPr="001C2945" w:rsidRDefault="001C2945" w:rsidP="001C2945">
      <w:pPr>
        <w:pStyle w:val="EndNoteBibliography"/>
        <w:spacing w:after="0"/>
        <w:ind w:left="720" w:hanging="720"/>
      </w:pPr>
      <w:r w:rsidRPr="001C2945">
        <w:t>6.</w:t>
      </w:r>
      <w:r w:rsidRPr="001C2945">
        <w:tab/>
        <w:t xml:space="preserve">Szklarczyk, D., et al., </w:t>
      </w:r>
      <w:r w:rsidRPr="001C2945">
        <w:rPr>
          <w:i/>
        </w:rPr>
        <w:t>STRING v11: protein–protein association networks with increased coverage, supporting functional discovery in genome-wide experimental datasets.</w:t>
      </w:r>
      <w:r w:rsidRPr="001C2945">
        <w:t xml:space="preserve"> Nucleic acids research, 2019. </w:t>
      </w:r>
      <w:r w:rsidRPr="001C2945">
        <w:rPr>
          <w:b/>
        </w:rPr>
        <w:t>47</w:t>
      </w:r>
      <w:r w:rsidRPr="001C2945">
        <w:t>(D1): p. D607-D613.</w:t>
      </w:r>
    </w:p>
    <w:p w14:paraId="04D675FA" w14:textId="77777777" w:rsidR="001C2945" w:rsidRPr="001C2945" w:rsidRDefault="001C2945" w:rsidP="001C2945">
      <w:pPr>
        <w:pStyle w:val="EndNoteBibliography"/>
        <w:spacing w:after="0"/>
        <w:ind w:left="720" w:hanging="720"/>
      </w:pPr>
      <w:r w:rsidRPr="001C2945">
        <w:t>7.</w:t>
      </w:r>
      <w:r w:rsidRPr="001C2945">
        <w:tab/>
        <w:t xml:space="preserve">Pellegrini, M., et al., </w:t>
      </w:r>
      <w:r w:rsidRPr="001C2945">
        <w:rPr>
          <w:i/>
        </w:rPr>
        <w:t>Assigning protein functions by comparative genome analysis: protein phylogenetic profiles.</w:t>
      </w:r>
      <w:r w:rsidRPr="001C2945">
        <w:t xml:space="preserve"> Proceedings of the National Academy of Sciences, 1999. </w:t>
      </w:r>
      <w:r w:rsidRPr="001C2945">
        <w:rPr>
          <w:b/>
        </w:rPr>
        <w:t>96</w:t>
      </w:r>
      <w:r w:rsidRPr="001C2945">
        <w:t>(8): p. 4285-4288.</w:t>
      </w:r>
    </w:p>
    <w:p w14:paraId="5C0DE03C" w14:textId="77777777" w:rsidR="001C2945" w:rsidRPr="001C2945" w:rsidRDefault="001C2945" w:rsidP="001C2945">
      <w:pPr>
        <w:pStyle w:val="EndNoteBibliography"/>
        <w:spacing w:after="0"/>
        <w:ind w:left="720" w:hanging="720"/>
      </w:pPr>
      <w:r w:rsidRPr="001C2945">
        <w:t>8.</w:t>
      </w:r>
      <w:r w:rsidRPr="001C2945">
        <w:tab/>
        <w:t xml:space="preserve">Zhu, X., Y. Xiong, and D. Kihara, </w:t>
      </w:r>
      <w:r w:rsidRPr="001C2945">
        <w:rPr>
          <w:i/>
        </w:rPr>
        <w:t>Large-scale binding ligand prediction by improved patch-based method Patch-Surfer2. 0.</w:t>
      </w:r>
      <w:r w:rsidRPr="001C2945">
        <w:t xml:space="preserve"> Bioinformatics, 2015. </w:t>
      </w:r>
      <w:r w:rsidRPr="001C2945">
        <w:rPr>
          <w:b/>
        </w:rPr>
        <w:t>31</w:t>
      </w:r>
      <w:r w:rsidRPr="001C2945">
        <w:t>(5): p. 707-713.</w:t>
      </w:r>
    </w:p>
    <w:p w14:paraId="57348383" w14:textId="77777777" w:rsidR="001C2945" w:rsidRPr="001C2945" w:rsidRDefault="001C2945" w:rsidP="001C2945">
      <w:pPr>
        <w:pStyle w:val="EndNoteBibliography"/>
        <w:spacing w:after="0"/>
        <w:ind w:left="720" w:hanging="720"/>
      </w:pPr>
      <w:r w:rsidRPr="001C2945">
        <w:t>9.</w:t>
      </w:r>
      <w:r w:rsidRPr="001C2945">
        <w:tab/>
        <w:t xml:space="preserve">Sillitoe, I., et al., </w:t>
      </w:r>
      <w:r w:rsidRPr="001C2945">
        <w:rPr>
          <w:i/>
        </w:rPr>
        <w:t>CATH: increased structural coverage of functional space.</w:t>
      </w:r>
      <w:r w:rsidRPr="001C2945">
        <w:t xml:space="preserve"> Nucleic acids research, 2021. </w:t>
      </w:r>
      <w:r w:rsidRPr="001C2945">
        <w:rPr>
          <w:b/>
        </w:rPr>
        <w:t>49</w:t>
      </w:r>
      <w:r w:rsidRPr="001C2945">
        <w:t>(D1): p. D266-D273.</w:t>
      </w:r>
    </w:p>
    <w:p w14:paraId="38D5DA9C" w14:textId="77777777" w:rsidR="001C2945" w:rsidRPr="001C2945" w:rsidRDefault="001C2945" w:rsidP="001C2945">
      <w:pPr>
        <w:pStyle w:val="EndNoteBibliography"/>
        <w:spacing w:after="0"/>
        <w:ind w:left="720" w:hanging="720"/>
      </w:pPr>
      <w:r w:rsidRPr="001C2945">
        <w:t>10.</w:t>
      </w:r>
      <w:r w:rsidRPr="001C2945">
        <w:tab/>
        <w:t xml:space="preserve">Lo Conte, L., et al., </w:t>
      </w:r>
      <w:r w:rsidRPr="001C2945">
        <w:rPr>
          <w:i/>
        </w:rPr>
        <w:t>SCOP: a structural classification of proteins database.</w:t>
      </w:r>
      <w:r w:rsidRPr="001C2945">
        <w:t xml:space="preserve"> Nucleic acids research, 2000. </w:t>
      </w:r>
      <w:r w:rsidRPr="001C2945">
        <w:rPr>
          <w:b/>
        </w:rPr>
        <w:t>28</w:t>
      </w:r>
      <w:r w:rsidRPr="001C2945">
        <w:t>(1): p. 257-259.</w:t>
      </w:r>
    </w:p>
    <w:p w14:paraId="7E21C1E2" w14:textId="77777777" w:rsidR="001C2945" w:rsidRPr="001C2945" w:rsidRDefault="001C2945" w:rsidP="001C2945">
      <w:pPr>
        <w:pStyle w:val="EndNoteBibliography"/>
        <w:spacing w:after="0"/>
        <w:ind w:left="720" w:hanging="720"/>
      </w:pPr>
      <w:r w:rsidRPr="001C2945">
        <w:t>11.</w:t>
      </w:r>
      <w:r w:rsidRPr="001C2945">
        <w:tab/>
        <w:t xml:space="preserve">Sippl, M.J., </w:t>
      </w:r>
      <w:r w:rsidRPr="001C2945">
        <w:rPr>
          <w:i/>
        </w:rPr>
        <w:t>Boltzmann's principle, knowledge-based mean fields and protein folding. An approach to the computational determination of protein structures.</w:t>
      </w:r>
      <w:r w:rsidRPr="001C2945">
        <w:t xml:space="preserve"> Journal of computer-aided molecular design, 1993. </w:t>
      </w:r>
      <w:r w:rsidRPr="001C2945">
        <w:rPr>
          <w:b/>
        </w:rPr>
        <w:t>7</w:t>
      </w:r>
      <w:r w:rsidRPr="001C2945">
        <w:t>: p. 473--501.</w:t>
      </w:r>
    </w:p>
    <w:p w14:paraId="2E7C293D" w14:textId="77777777" w:rsidR="001C2945" w:rsidRPr="001C2945" w:rsidRDefault="001C2945" w:rsidP="001C2945">
      <w:pPr>
        <w:pStyle w:val="EndNoteBibliography"/>
        <w:spacing w:after="0"/>
        <w:ind w:left="720" w:hanging="720"/>
      </w:pPr>
      <w:r w:rsidRPr="001C2945">
        <w:t>12.</w:t>
      </w:r>
      <w:r w:rsidRPr="001C2945">
        <w:tab/>
        <w:t xml:space="preserve">Mirzaie, M. and M. Sadeghi, </w:t>
      </w:r>
      <w:r w:rsidRPr="001C2945">
        <w:rPr>
          <w:i/>
        </w:rPr>
        <w:t>Knowledge-based potentials in protein fold recognition.</w:t>
      </w:r>
      <w:r w:rsidRPr="001C2945">
        <w:t xml:space="preserve"> Archives of Advances in Biosciences, 2010. </w:t>
      </w:r>
      <w:r w:rsidRPr="001C2945">
        <w:rPr>
          <w:b/>
        </w:rPr>
        <w:t>1</w:t>
      </w:r>
      <w:r w:rsidRPr="001C2945">
        <w:t>(4).</w:t>
      </w:r>
    </w:p>
    <w:p w14:paraId="58CDE9AF" w14:textId="77777777" w:rsidR="001C2945" w:rsidRPr="001C2945" w:rsidRDefault="001C2945" w:rsidP="001C2945">
      <w:pPr>
        <w:pStyle w:val="EndNoteBibliography"/>
        <w:spacing w:after="0"/>
        <w:ind w:left="720" w:hanging="720"/>
      </w:pPr>
      <w:r w:rsidRPr="001C2945">
        <w:t>13.</w:t>
      </w:r>
      <w:r w:rsidRPr="001C2945">
        <w:tab/>
        <w:t xml:space="preserve">Mirzaie, M. and M. Sadeghi, </w:t>
      </w:r>
      <w:r w:rsidRPr="001C2945">
        <w:rPr>
          <w:i/>
        </w:rPr>
        <w:t>Delaunay‐based nonlocal interactions are sufficient and accurate in protein fold recognition.</w:t>
      </w:r>
      <w:r w:rsidRPr="001C2945">
        <w:t xml:space="preserve"> Proteins: Structure, Function, and Bioinformatics, 2014. </w:t>
      </w:r>
      <w:r w:rsidRPr="001C2945">
        <w:rPr>
          <w:b/>
        </w:rPr>
        <w:t>82</w:t>
      </w:r>
      <w:r w:rsidRPr="001C2945">
        <w:t>(3): p. 415-423.</w:t>
      </w:r>
    </w:p>
    <w:p w14:paraId="5C52BAD9" w14:textId="77777777" w:rsidR="001C2945" w:rsidRPr="001C2945" w:rsidRDefault="001C2945" w:rsidP="001C2945">
      <w:pPr>
        <w:pStyle w:val="EndNoteBibliography"/>
        <w:spacing w:after="0"/>
        <w:ind w:left="720" w:hanging="720"/>
      </w:pPr>
      <w:r w:rsidRPr="001C2945">
        <w:t>14.</w:t>
      </w:r>
      <w:r w:rsidRPr="001C2945">
        <w:tab/>
        <w:t xml:space="preserve">Melo, F., R. Snchez, and A. Sali, </w:t>
      </w:r>
      <w:r w:rsidRPr="001C2945">
        <w:rPr>
          <w:i/>
        </w:rPr>
        <w:t>Statistical potentials for fold assessment.</w:t>
      </w:r>
      <w:r w:rsidRPr="001C2945">
        <w:t xml:space="preserve"> Protein science, 2002. </w:t>
      </w:r>
      <w:r w:rsidRPr="001C2945">
        <w:rPr>
          <w:b/>
        </w:rPr>
        <w:t>11</w:t>
      </w:r>
      <w:r w:rsidRPr="001C2945">
        <w:t>(2): p. 430--448.</w:t>
      </w:r>
    </w:p>
    <w:p w14:paraId="5A383ED5" w14:textId="77777777" w:rsidR="001C2945" w:rsidRPr="001C2945" w:rsidRDefault="001C2945" w:rsidP="001C2945">
      <w:pPr>
        <w:pStyle w:val="EndNoteBibliography"/>
        <w:spacing w:after="0"/>
        <w:ind w:left="720" w:hanging="720"/>
      </w:pPr>
      <w:r w:rsidRPr="001C2945">
        <w:t>15.</w:t>
      </w:r>
      <w:r w:rsidRPr="001C2945">
        <w:tab/>
        <w:t xml:space="preserve">Maiorov, V.N. and G.M. Crippen, </w:t>
      </w:r>
      <w:r w:rsidRPr="001C2945">
        <w:rPr>
          <w:i/>
        </w:rPr>
        <w:t>Significance of root-mean-square deviation in comparing three-dimensional structures of globular proteins.</w:t>
      </w:r>
      <w:r w:rsidRPr="001C2945">
        <w:t xml:space="preserve"> Journal of molecular biology, 1994. </w:t>
      </w:r>
      <w:r w:rsidRPr="001C2945">
        <w:rPr>
          <w:b/>
        </w:rPr>
        <w:t>235</w:t>
      </w:r>
      <w:r w:rsidRPr="001C2945">
        <w:t>(2): p. 625--634.</w:t>
      </w:r>
    </w:p>
    <w:p w14:paraId="3A072834" w14:textId="77777777" w:rsidR="001C2945" w:rsidRPr="001C2945" w:rsidRDefault="001C2945" w:rsidP="001C2945">
      <w:pPr>
        <w:pStyle w:val="EndNoteBibliography"/>
        <w:spacing w:after="0"/>
        <w:ind w:left="720" w:hanging="720"/>
      </w:pPr>
      <w:r w:rsidRPr="001C2945">
        <w:t>16.</w:t>
      </w:r>
      <w:r w:rsidRPr="001C2945">
        <w:tab/>
        <w:t xml:space="preserve">Zhang, Y. and J. Skolnick, </w:t>
      </w:r>
      <w:r w:rsidRPr="001C2945">
        <w:rPr>
          <w:i/>
        </w:rPr>
        <w:t>Scoring function for automated assessment of protein structure template quality.</w:t>
      </w:r>
      <w:r w:rsidRPr="001C2945">
        <w:t xml:space="preserve"> Proteins: Structure, Function, and Bioinformatics, 2004. </w:t>
      </w:r>
      <w:r w:rsidRPr="001C2945">
        <w:rPr>
          <w:b/>
        </w:rPr>
        <w:t>57</w:t>
      </w:r>
      <w:r w:rsidRPr="001C2945">
        <w:t>(4): p. 702--710.</w:t>
      </w:r>
    </w:p>
    <w:p w14:paraId="208FA372" w14:textId="77777777" w:rsidR="001C2945" w:rsidRPr="001C2945" w:rsidRDefault="001C2945" w:rsidP="001C2945">
      <w:pPr>
        <w:pStyle w:val="EndNoteBibliography"/>
        <w:spacing w:after="0"/>
        <w:ind w:left="720" w:hanging="720"/>
      </w:pPr>
      <w:r w:rsidRPr="001C2945">
        <w:t>17.</w:t>
      </w:r>
      <w:r w:rsidRPr="001C2945">
        <w:tab/>
        <w:t xml:space="preserve">Dosztanyi, Z., et al., </w:t>
      </w:r>
      <w:r w:rsidRPr="001C2945">
        <w:rPr>
          <w:i/>
        </w:rPr>
        <w:t>The pairwise energy content estimated from amino acid composition discriminates between folded and intrinsically unstructured proteins.</w:t>
      </w:r>
      <w:r w:rsidRPr="001C2945">
        <w:t xml:space="preserve"> Journal of molecular biology, 2005. </w:t>
      </w:r>
      <w:r w:rsidRPr="001C2945">
        <w:rPr>
          <w:b/>
        </w:rPr>
        <w:t>347</w:t>
      </w:r>
      <w:r w:rsidRPr="001C2945">
        <w:t>(4): p. 827--839.</w:t>
      </w:r>
    </w:p>
    <w:p w14:paraId="2DC9C99D" w14:textId="77777777" w:rsidR="001C2945" w:rsidRPr="001C2945" w:rsidRDefault="001C2945" w:rsidP="001C2945">
      <w:pPr>
        <w:pStyle w:val="EndNoteBibliography"/>
        <w:spacing w:after="0"/>
        <w:ind w:left="720" w:hanging="720"/>
      </w:pPr>
      <w:r w:rsidRPr="001C2945">
        <w:t>18.</w:t>
      </w:r>
      <w:r w:rsidRPr="001C2945">
        <w:tab/>
        <w:t xml:space="preserve">Fox, N.K., S.E. Brenner, and J.-M. Chandonia, </w:t>
      </w:r>
      <w:r w:rsidRPr="001C2945">
        <w:rPr>
          <w:i/>
        </w:rPr>
        <w:t>SCOPe: Structural Classification of Proteins—extended, integrating SCOP and ASTRAL data and classification of new structures.</w:t>
      </w:r>
      <w:r w:rsidRPr="001C2945">
        <w:t xml:space="preserve"> Nucleic acids research, 2014. </w:t>
      </w:r>
      <w:r w:rsidRPr="001C2945">
        <w:rPr>
          <w:b/>
        </w:rPr>
        <w:t>42</w:t>
      </w:r>
      <w:r w:rsidRPr="001C2945">
        <w:t>(D1): p. D304--D309.</w:t>
      </w:r>
    </w:p>
    <w:p w14:paraId="3D5183E6" w14:textId="77777777" w:rsidR="001C2945" w:rsidRPr="001C2945" w:rsidRDefault="001C2945" w:rsidP="001C2945">
      <w:pPr>
        <w:pStyle w:val="EndNoteBibliography"/>
        <w:spacing w:after="0"/>
        <w:ind w:left="720" w:hanging="720"/>
      </w:pPr>
      <w:r w:rsidRPr="001C2945">
        <w:lastRenderedPageBreak/>
        <w:t>19.</w:t>
      </w:r>
      <w:r w:rsidRPr="001C2945">
        <w:tab/>
        <w:t xml:space="preserve">Tian, K., et al., </w:t>
      </w:r>
      <w:r w:rsidRPr="001C2945">
        <w:rPr>
          <w:i/>
        </w:rPr>
        <w:t>Comparing protein structures and inferring functions with a novel three-dimensional Yau--Hausdorff method.</w:t>
      </w:r>
      <w:r w:rsidRPr="001C2945">
        <w:t xml:space="preserve"> Journal of Biomolecular Structure and Dynamics, 2019. </w:t>
      </w:r>
      <w:r w:rsidRPr="001C2945">
        <w:rPr>
          <w:b/>
        </w:rPr>
        <w:t>37</w:t>
      </w:r>
      <w:r w:rsidRPr="001C2945">
        <w:t>(16): p. 4151--4160.</w:t>
      </w:r>
    </w:p>
    <w:p w14:paraId="14F55432" w14:textId="77777777" w:rsidR="001C2945" w:rsidRPr="001C2945" w:rsidRDefault="001C2945" w:rsidP="001C2945">
      <w:pPr>
        <w:pStyle w:val="EndNoteBibliography"/>
        <w:spacing w:after="0"/>
        <w:ind w:left="720" w:hanging="720"/>
      </w:pPr>
      <w:r w:rsidRPr="001C2945">
        <w:t>20.</w:t>
      </w:r>
      <w:r w:rsidRPr="001C2945">
        <w:tab/>
        <w:t xml:space="preserve">Viola, R.E., </w:t>
      </w:r>
      <w:r w:rsidRPr="001C2945">
        <w:rPr>
          <w:i/>
        </w:rPr>
        <w:t>L-aspartase: new tricks from an old enzyme.</w:t>
      </w:r>
      <w:r w:rsidRPr="001C2945">
        <w:t xml:space="preserve"> Advances in enzymology and related areas of molecular biology, 2000. </w:t>
      </w:r>
      <w:r w:rsidRPr="001C2945">
        <w:rPr>
          <w:b/>
        </w:rPr>
        <w:t>74</w:t>
      </w:r>
      <w:r w:rsidRPr="001C2945">
        <w:t>: p. 295--341.</w:t>
      </w:r>
    </w:p>
    <w:p w14:paraId="16415BA4" w14:textId="77777777" w:rsidR="001C2945" w:rsidRPr="001C2945" w:rsidRDefault="001C2945" w:rsidP="001C2945">
      <w:pPr>
        <w:pStyle w:val="EndNoteBibliography"/>
        <w:spacing w:after="0"/>
        <w:ind w:left="720" w:hanging="720"/>
      </w:pPr>
      <w:r w:rsidRPr="001C2945">
        <w:t>21.</w:t>
      </w:r>
      <w:r w:rsidRPr="001C2945">
        <w:tab/>
        <w:t xml:space="preserve">Lundin, D., et al., </w:t>
      </w:r>
      <w:r w:rsidRPr="001C2945">
        <w:rPr>
          <w:i/>
        </w:rPr>
        <w:t>Use of structural phylogenetic networks for classification of the ferritin-like superfamily.</w:t>
      </w:r>
      <w:r w:rsidRPr="001C2945">
        <w:t xml:space="preserve"> Journal of Biological Chemistry, 2012. </w:t>
      </w:r>
      <w:r w:rsidRPr="001C2945">
        <w:rPr>
          <w:b/>
        </w:rPr>
        <w:t>287</w:t>
      </w:r>
      <w:r w:rsidRPr="001C2945">
        <w:t>(24): p. 20565--20575.</w:t>
      </w:r>
    </w:p>
    <w:p w14:paraId="20B410F7" w14:textId="77777777" w:rsidR="001C2945" w:rsidRPr="001C2945" w:rsidRDefault="001C2945" w:rsidP="001C2945">
      <w:pPr>
        <w:pStyle w:val="EndNoteBibliography"/>
        <w:spacing w:after="0"/>
        <w:ind w:left="720" w:hanging="720"/>
      </w:pPr>
      <w:r w:rsidRPr="001C2945">
        <w:t>22.</w:t>
      </w:r>
      <w:r w:rsidRPr="001C2945">
        <w:tab/>
        <w:t xml:space="preserve">Malik, A.J., A.M. Poole, and J.R. Allison, </w:t>
      </w:r>
      <w:r w:rsidRPr="001C2945">
        <w:rPr>
          <w:i/>
        </w:rPr>
        <w:t>Structural phylogenetics with confidence.</w:t>
      </w:r>
      <w:r w:rsidRPr="001C2945">
        <w:t xml:space="preserve"> Molecular Biology and Evolution, 2020. </w:t>
      </w:r>
      <w:r w:rsidRPr="001C2945">
        <w:rPr>
          <w:b/>
        </w:rPr>
        <w:t>37</w:t>
      </w:r>
      <w:r w:rsidRPr="001C2945">
        <w:t>(9): p. 2711--2726.</w:t>
      </w:r>
    </w:p>
    <w:p w14:paraId="3909FE06" w14:textId="77777777" w:rsidR="001C2945" w:rsidRPr="001C2945" w:rsidRDefault="001C2945" w:rsidP="001C2945">
      <w:pPr>
        <w:pStyle w:val="EndNoteBibliography"/>
        <w:ind w:left="720" w:hanging="720"/>
      </w:pPr>
      <w:r w:rsidRPr="001C2945">
        <w:t>23.</w:t>
      </w:r>
      <w:r w:rsidRPr="001C2945">
        <w:tab/>
        <w:t xml:space="preserve">Gascuel, O., </w:t>
      </w:r>
      <w:r w:rsidRPr="001C2945">
        <w:rPr>
          <w:i/>
        </w:rPr>
        <w:t>BIONJ: an improved version of the NJ algorithm based on a simple model of sequence data.</w:t>
      </w:r>
      <w:r w:rsidRPr="001C2945">
        <w:t xml:space="preserve"> Molecular biology and evolution, 1997. </w:t>
      </w:r>
      <w:r w:rsidRPr="001C2945">
        <w:rPr>
          <w:b/>
        </w:rPr>
        <w:t>14</w:t>
      </w:r>
      <w:r w:rsidRPr="001C2945">
        <w:t>(7): p. 685--695.</w:t>
      </w:r>
    </w:p>
    <w:p w14:paraId="43BD3540" w14:textId="2CF1BD93" w:rsidR="000C10E5" w:rsidRDefault="0070158F" w:rsidP="0070158F">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p>
    <w:sectPr w:rsidR="000C10E5">
      <w:footerReference w:type="even" r:id="rId41"/>
      <w:footerReference w:type="default" r:id="rId42"/>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FDB098" w14:textId="77777777" w:rsidR="00546636" w:rsidRDefault="00546636">
      <w:pPr>
        <w:spacing w:after="0" w:line="240" w:lineRule="auto"/>
      </w:pPr>
      <w:r>
        <w:separator/>
      </w:r>
    </w:p>
  </w:endnote>
  <w:endnote w:type="continuationSeparator" w:id="0">
    <w:p w14:paraId="720ADDAE" w14:textId="77777777" w:rsidR="00546636" w:rsidRDefault="00546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546636" w:rsidRDefault="0054663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546636" w:rsidRDefault="00546636">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548FFAFD" w:rsidR="00546636" w:rsidRDefault="00546636">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411270">
      <w:rPr>
        <w:noProof/>
        <w:color w:val="000000"/>
      </w:rPr>
      <w:t>22</w:t>
    </w:r>
    <w:r>
      <w:rPr>
        <w:color w:val="000000"/>
      </w:rPr>
      <w:fldChar w:fldCharType="end"/>
    </w:r>
  </w:p>
  <w:p w14:paraId="21F3B741" w14:textId="77777777" w:rsidR="00546636" w:rsidRDefault="0054663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73670" w14:textId="77777777" w:rsidR="00546636" w:rsidRDefault="00546636">
      <w:pPr>
        <w:spacing w:after="0" w:line="240" w:lineRule="auto"/>
      </w:pPr>
      <w:r>
        <w:separator/>
      </w:r>
    </w:p>
  </w:footnote>
  <w:footnote w:type="continuationSeparator" w:id="0">
    <w:p w14:paraId="368DFBE7" w14:textId="77777777" w:rsidR="00546636" w:rsidRDefault="005466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fi-FI"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1546A"/>
    <w:rsid w:val="000156CE"/>
    <w:rsid w:val="000340D6"/>
    <w:rsid w:val="00095371"/>
    <w:rsid w:val="000C10E5"/>
    <w:rsid w:val="000D49F9"/>
    <w:rsid w:val="000D54B4"/>
    <w:rsid w:val="000E08CF"/>
    <w:rsid w:val="000E176B"/>
    <w:rsid w:val="000E4A1C"/>
    <w:rsid w:val="000F522A"/>
    <w:rsid w:val="00136CCE"/>
    <w:rsid w:val="0016186F"/>
    <w:rsid w:val="0017533B"/>
    <w:rsid w:val="00176ABB"/>
    <w:rsid w:val="00184500"/>
    <w:rsid w:val="00195792"/>
    <w:rsid w:val="0019671A"/>
    <w:rsid w:val="00197BA0"/>
    <w:rsid w:val="001C2945"/>
    <w:rsid w:val="001D20C2"/>
    <w:rsid w:val="001D3A3B"/>
    <w:rsid w:val="001D6E2C"/>
    <w:rsid w:val="001E26D3"/>
    <w:rsid w:val="001E3919"/>
    <w:rsid w:val="001F2161"/>
    <w:rsid w:val="001F4B96"/>
    <w:rsid w:val="001F6332"/>
    <w:rsid w:val="001F674A"/>
    <w:rsid w:val="002046AD"/>
    <w:rsid w:val="00207048"/>
    <w:rsid w:val="00215A4C"/>
    <w:rsid w:val="00230FF1"/>
    <w:rsid w:val="002421FD"/>
    <w:rsid w:val="00254571"/>
    <w:rsid w:val="0028166D"/>
    <w:rsid w:val="002909E4"/>
    <w:rsid w:val="002912C6"/>
    <w:rsid w:val="002949AB"/>
    <w:rsid w:val="002A6D2C"/>
    <w:rsid w:val="002B583A"/>
    <w:rsid w:val="002B5938"/>
    <w:rsid w:val="002C39BC"/>
    <w:rsid w:val="002F3532"/>
    <w:rsid w:val="00300DBE"/>
    <w:rsid w:val="00320C7F"/>
    <w:rsid w:val="00344ED5"/>
    <w:rsid w:val="003521E3"/>
    <w:rsid w:val="003A5D6A"/>
    <w:rsid w:val="003B1A97"/>
    <w:rsid w:val="003B4742"/>
    <w:rsid w:val="003B7431"/>
    <w:rsid w:val="003C2824"/>
    <w:rsid w:val="003D3C1D"/>
    <w:rsid w:val="003F3275"/>
    <w:rsid w:val="00400074"/>
    <w:rsid w:val="00411270"/>
    <w:rsid w:val="00425B3E"/>
    <w:rsid w:val="004426E4"/>
    <w:rsid w:val="00453DCE"/>
    <w:rsid w:val="004864F6"/>
    <w:rsid w:val="004B5195"/>
    <w:rsid w:val="004B5962"/>
    <w:rsid w:val="004D17AF"/>
    <w:rsid w:val="004E06CD"/>
    <w:rsid w:val="004E43C5"/>
    <w:rsid w:val="004E608C"/>
    <w:rsid w:val="005169E4"/>
    <w:rsid w:val="00541D8C"/>
    <w:rsid w:val="00542D24"/>
    <w:rsid w:val="00546636"/>
    <w:rsid w:val="00552478"/>
    <w:rsid w:val="00554F87"/>
    <w:rsid w:val="00563EF2"/>
    <w:rsid w:val="005C65FB"/>
    <w:rsid w:val="005D0825"/>
    <w:rsid w:val="005D1A73"/>
    <w:rsid w:val="005E6CB8"/>
    <w:rsid w:val="005E74FD"/>
    <w:rsid w:val="006311D1"/>
    <w:rsid w:val="00636D9A"/>
    <w:rsid w:val="0063797F"/>
    <w:rsid w:val="00644113"/>
    <w:rsid w:val="0065558A"/>
    <w:rsid w:val="00662D31"/>
    <w:rsid w:val="006837B5"/>
    <w:rsid w:val="006B4010"/>
    <w:rsid w:val="006B5BF1"/>
    <w:rsid w:val="006E12C8"/>
    <w:rsid w:val="006E5730"/>
    <w:rsid w:val="006E5934"/>
    <w:rsid w:val="0070158F"/>
    <w:rsid w:val="0072241F"/>
    <w:rsid w:val="00741358"/>
    <w:rsid w:val="00745A29"/>
    <w:rsid w:val="00750089"/>
    <w:rsid w:val="00771A89"/>
    <w:rsid w:val="0077244A"/>
    <w:rsid w:val="007742F7"/>
    <w:rsid w:val="00790F1F"/>
    <w:rsid w:val="007A4F4C"/>
    <w:rsid w:val="007B37C2"/>
    <w:rsid w:val="007C5CFC"/>
    <w:rsid w:val="007F604A"/>
    <w:rsid w:val="00801515"/>
    <w:rsid w:val="00803B29"/>
    <w:rsid w:val="00815F18"/>
    <w:rsid w:val="00850653"/>
    <w:rsid w:val="00861C04"/>
    <w:rsid w:val="00867492"/>
    <w:rsid w:val="0087310C"/>
    <w:rsid w:val="00897F2E"/>
    <w:rsid w:val="008A3F2E"/>
    <w:rsid w:val="008D1B68"/>
    <w:rsid w:val="008F0258"/>
    <w:rsid w:val="008F1089"/>
    <w:rsid w:val="00900F24"/>
    <w:rsid w:val="00917F2D"/>
    <w:rsid w:val="0093201C"/>
    <w:rsid w:val="009524B5"/>
    <w:rsid w:val="009765C3"/>
    <w:rsid w:val="009813E4"/>
    <w:rsid w:val="0098356F"/>
    <w:rsid w:val="009841F2"/>
    <w:rsid w:val="00992CB6"/>
    <w:rsid w:val="00993FCF"/>
    <w:rsid w:val="009A665C"/>
    <w:rsid w:val="009C2CB2"/>
    <w:rsid w:val="009C3E30"/>
    <w:rsid w:val="009C6DCA"/>
    <w:rsid w:val="009D5316"/>
    <w:rsid w:val="009E3310"/>
    <w:rsid w:val="00A12345"/>
    <w:rsid w:val="00A63EA4"/>
    <w:rsid w:val="00A77673"/>
    <w:rsid w:val="00A85B83"/>
    <w:rsid w:val="00A91BDA"/>
    <w:rsid w:val="00A93C18"/>
    <w:rsid w:val="00AB409D"/>
    <w:rsid w:val="00AB576C"/>
    <w:rsid w:val="00AB7AF0"/>
    <w:rsid w:val="00AC5D70"/>
    <w:rsid w:val="00AE6106"/>
    <w:rsid w:val="00B0466A"/>
    <w:rsid w:val="00B0537A"/>
    <w:rsid w:val="00B054C8"/>
    <w:rsid w:val="00B353AB"/>
    <w:rsid w:val="00B53549"/>
    <w:rsid w:val="00B621D7"/>
    <w:rsid w:val="00B73E66"/>
    <w:rsid w:val="00B768D2"/>
    <w:rsid w:val="00B91B05"/>
    <w:rsid w:val="00BA14E4"/>
    <w:rsid w:val="00BC11DE"/>
    <w:rsid w:val="00BC655C"/>
    <w:rsid w:val="00BD1466"/>
    <w:rsid w:val="00BD1D3E"/>
    <w:rsid w:val="00BE2FC5"/>
    <w:rsid w:val="00C075F1"/>
    <w:rsid w:val="00C378FD"/>
    <w:rsid w:val="00C415DE"/>
    <w:rsid w:val="00C43EB4"/>
    <w:rsid w:val="00C53A62"/>
    <w:rsid w:val="00C67BEE"/>
    <w:rsid w:val="00C87F20"/>
    <w:rsid w:val="00C87F63"/>
    <w:rsid w:val="00C9640A"/>
    <w:rsid w:val="00CD758A"/>
    <w:rsid w:val="00CE4AE4"/>
    <w:rsid w:val="00D00C91"/>
    <w:rsid w:val="00D01A0A"/>
    <w:rsid w:val="00D0603B"/>
    <w:rsid w:val="00D418B2"/>
    <w:rsid w:val="00D53903"/>
    <w:rsid w:val="00D71422"/>
    <w:rsid w:val="00D733D1"/>
    <w:rsid w:val="00D81902"/>
    <w:rsid w:val="00D94994"/>
    <w:rsid w:val="00DA5CD8"/>
    <w:rsid w:val="00DA6044"/>
    <w:rsid w:val="00DB3DD1"/>
    <w:rsid w:val="00DE1064"/>
    <w:rsid w:val="00DE5BF1"/>
    <w:rsid w:val="00E101C9"/>
    <w:rsid w:val="00E16BD8"/>
    <w:rsid w:val="00E21379"/>
    <w:rsid w:val="00E530C4"/>
    <w:rsid w:val="00E809E8"/>
    <w:rsid w:val="00EB08FF"/>
    <w:rsid w:val="00EC344E"/>
    <w:rsid w:val="00EC7672"/>
    <w:rsid w:val="00EF0E64"/>
    <w:rsid w:val="00EF7D3C"/>
    <w:rsid w:val="00F02003"/>
    <w:rsid w:val="00F12AEA"/>
    <w:rsid w:val="00F57C7C"/>
    <w:rsid w:val="00FD388F"/>
    <w:rsid w:val="00FF3FF9"/>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hyperlink" Target="http://www.r-project.org"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3.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927C-2D37-48BE-9D12-2C5AF32E5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23</Pages>
  <Words>7513</Words>
  <Characters>60858</Characters>
  <Application>Microsoft Office Word</Application>
  <DocSecurity>0</DocSecurity>
  <Lines>507</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zaie, Mehdi</cp:lastModifiedBy>
  <cp:revision>167</cp:revision>
  <dcterms:created xsi:type="dcterms:W3CDTF">2023-10-23T09:23:00Z</dcterms:created>
  <dcterms:modified xsi:type="dcterms:W3CDTF">2023-11-15T12:21:00Z</dcterms:modified>
</cp:coreProperties>
</file>